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734AFC" w:rsidRDefault="00734AFC">
                            <w:pPr>
                              <w:pStyle w:val="Glava"/>
                              <w:rPr>
                                <w:rFonts w:ascii="Times" w:hAnsi="Times"/>
                                <w:i/>
                                <w:sz w:val="16"/>
                              </w:rPr>
                            </w:pPr>
                            <w:r>
                              <w:rPr>
                                <w:rFonts w:ascii="Times" w:hAnsi="Times"/>
                                <w:i/>
                                <w:sz w:val="16"/>
                                <w:lang w:val="es-ES"/>
                              </w:rPr>
                              <w:t xml:space="preserve">Kardeljeva ploščad 5 </w:t>
                            </w:r>
                          </w:p>
                          <w:p w14:paraId="566468B7" w14:textId="77777777" w:rsidR="00734AFC" w:rsidRDefault="00734AFC">
                            <w:pPr>
                              <w:rPr>
                                <w:rFonts w:ascii="Times" w:hAnsi="Times"/>
                                <w:i/>
                                <w:sz w:val="16"/>
                              </w:rPr>
                            </w:pPr>
                            <w:r>
                              <w:rPr>
                                <w:rFonts w:ascii="Times" w:hAnsi="Times"/>
                                <w:i/>
                                <w:sz w:val="16"/>
                              </w:rPr>
                              <w:t>1000 Ljubljana, Slovenija</w:t>
                            </w:r>
                          </w:p>
                          <w:p w14:paraId="651209D2" w14:textId="77777777" w:rsidR="00734AFC" w:rsidRDefault="00734AFC">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w15="http://schemas.microsoft.com/office/word/2012/wordml" xmlns:w16se="http://schemas.microsoft.com/office/word/2015/wordml/symex">
            <w:pict>
              <v:shapetype w14:anchorId="5FD52E88"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734AFC" w:rsidRDefault="00734AFC">
                      <w:pPr>
                        <w:pStyle w:val="Header"/>
                        <w:rPr>
                          <w:rFonts w:ascii="Times" w:hAnsi="Times"/>
                          <w:i/>
                          <w:sz w:val="16"/>
                        </w:rPr>
                      </w:pPr>
                      <w:r>
                        <w:rPr>
                          <w:rFonts w:ascii="Times" w:hAnsi="Times"/>
                          <w:i/>
                          <w:sz w:val="16"/>
                          <w:lang w:val="es-ES"/>
                        </w:rPr>
                        <w:t xml:space="preserve">Kardeljeva ploščad 5 </w:t>
                      </w:r>
                    </w:p>
                    <w:p w14:paraId="566468B7" w14:textId="77777777" w:rsidR="00734AFC" w:rsidRDefault="00734AFC">
                      <w:pPr>
                        <w:rPr>
                          <w:rFonts w:ascii="Times" w:hAnsi="Times"/>
                          <w:i/>
                          <w:sz w:val="16"/>
                        </w:rPr>
                      </w:pPr>
                      <w:r>
                        <w:rPr>
                          <w:rFonts w:ascii="Times" w:hAnsi="Times"/>
                          <w:i/>
                          <w:sz w:val="16"/>
                        </w:rPr>
                        <w:t>1000 Ljubljana, Slovenija</w:t>
                      </w:r>
                    </w:p>
                    <w:p w14:paraId="651209D2" w14:textId="77777777" w:rsidR="00734AFC" w:rsidRDefault="00734AFC">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08B44245"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4060336E"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588E4A70"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6C09F3"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3C99B55E"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38E212D0"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14:paraId="53F8764D"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24A63AA1" w14:textId="2E5B8F5C"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 xml:space="preserve">Iz literature je razvidno, da je bilo na temo razvoja procesov za video igre opravljenih malo raziskav. </w:t>
      </w:r>
      <w:r w:rsidRPr="00327C02">
        <w:rPr>
          <w:rFonts w:ascii="Times New Roman" w:hAnsi="Times New Roman" w:cs="Times New Roman"/>
          <w:sz w:val="24"/>
          <w:szCs w:val="24"/>
        </w:rPr>
        <w:t xml:space="preserve">V tretjem poglavju bomo </w:t>
      </w:r>
      <w:r w:rsidR="00F70D06">
        <w:rPr>
          <w:rFonts w:ascii="Times New Roman" w:hAnsi="Times New Roman" w:cs="Times New Roman"/>
          <w:sz w:val="24"/>
          <w:szCs w:val="24"/>
        </w:rPr>
        <w:t>poizkusili</w:t>
      </w:r>
      <w:r w:rsidR="00F70D06"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staviti vse procese, ki jih lahko najdemo v literaturi. To znanje bo omogočalo lažje razumevanje delovanja procesov in spoznanje terminologije. Nato bomo v četrtem poglavju zbrali vse pretekle </w:t>
      </w:r>
      <w:r w:rsidR="00F70D06" w:rsidRPr="00327C02">
        <w:rPr>
          <w:rFonts w:ascii="Times New Roman" w:hAnsi="Times New Roman" w:cs="Times New Roman"/>
          <w:sz w:val="24"/>
          <w:szCs w:val="24"/>
        </w:rPr>
        <w:t>poizkuse</w:t>
      </w:r>
      <w:r w:rsidRPr="00327C02">
        <w:rPr>
          <w:rFonts w:ascii="Times New Roman" w:hAnsi="Times New Roman" w:cs="Times New Roman"/>
          <w:sz w:val="24"/>
          <w:szCs w:val="24"/>
        </w:rPr>
        <w:t xml:space="preserve"> izgradnje procesov in jih pokomentirali na podlagi problematike, ki se pojavlja v razvojih video iger. V tem poglavju bomo spoznali vse aktivnosti in naravnanost discipline razvoja video iger, ki bo pripomogla k usmeritvam pri izgradnji procesnega modela.</w:t>
      </w:r>
    </w:p>
    <w:p w14:paraId="1823F208"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14:paraId="3608D195" w14:textId="5DAD14E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4</w:t>
      </w:r>
      <w:r w:rsidR="00BA7E48" w:rsidRPr="00327C02">
        <w:rPr>
          <w:rFonts w:ascii="Times New Roman" w:hAnsi="Times New Roman" w:cs="Times New Roman"/>
          <w:sz w:val="24"/>
          <w:szCs w:val="24"/>
        </w:rPr>
        <w:t>: spoznanje discipline, ki gradi metode za izgradnjo procesnih modelov,</w:t>
      </w:r>
    </w:p>
    <w:p w14:paraId="0B5D0F35" w14:textId="5407301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5</w:t>
      </w:r>
      <w:r w:rsidR="00BA7E48" w:rsidRPr="00327C02">
        <w:rPr>
          <w:rFonts w:ascii="Times New Roman" w:hAnsi="Times New Roman" w:cs="Times New Roman"/>
          <w:sz w:val="24"/>
          <w:szCs w:val="24"/>
        </w:rPr>
        <w:t>: izgradnja metode za definiranje procesnega modela,</w:t>
      </w:r>
    </w:p>
    <w:p w14:paraId="0C1D2213" w14:textId="32CCC437"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apliciranje metode in izgradnja procesnega modela,</w:t>
      </w:r>
    </w:p>
    <w:p w14:paraId="54B0E0C2" w14:textId="74902DFF"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BA7E48" w:rsidRPr="00327C02">
        <w:rPr>
          <w:rFonts w:ascii="Times New Roman" w:hAnsi="Times New Roman" w:cs="Times New Roman"/>
          <w:sz w:val="24"/>
          <w:szCs w:val="24"/>
        </w:rPr>
        <w:t>: spoznanje pristopov optimizacije in ilustracija optimiziranje.</w:t>
      </w: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57CE8262" w14:textId="6D8445AC"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PROCESNI MODELI</w:t>
      </w:r>
    </w:p>
    <w:p w14:paraId="286CC82A" w14:textId="58948ADF" w:rsidR="00C77DB1"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w:t>
      </w:r>
      <w:r w:rsidR="00BC05B4">
        <w:rPr>
          <w:rFonts w:ascii="Times New Roman" w:hAnsi="Times New Roman" w:cs="Times New Roman"/>
          <w:sz w:val="24"/>
          <w:szCs w:val="24"/>
        </w:rPr>
        <w:t>pri razvoju, zagonu in vzdrževanju</w:t>
      </w:r>
      <w:r w:rsidR="00BC05B4"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14:paraId="23E3FA08" w14:textId="567B979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br w:type="page"/>
      </w:r>
    </w:p>
    <w:p w14:paraId="7BFBB89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14:paraId="02E5F8E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8"/>
      </w:r>
      <w:r w:rsidRPr="00327C02">
        <w:rPr>
          <w:rFonts w:ascii="Times New Roman" w:hAnsi="Times New Roman" w:cs="Times New Roman"/>
          <w:sz w:val="24"/>
          <w:szCs w:val="24"/>
        </w:rPr>
        <w:t xml:space="preserve"> agilnega razvoja, ki povzema;</w:t>
      </w:r>
    </w:p>
    <w:p w14:paraId="4B89E991"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04D23600"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14:paraId="0F6E4BB6"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14:paraId="155B30F4"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14:paraId="6671BE14" w14:textId="77777777"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496035F"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7A0C21E2"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7CDB28" w14:textId="77777777"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6F05157" w14:textId="77777777"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C6D5F34" w14:textId="77777777"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2581DAAC" wp14:editId="01AEB209">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14:paraId="6AEA3D9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74A5CD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AD895EC"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21FC553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14:paraId="685D76E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4A70236"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760CB55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095E81A"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14:paraId="71F62674"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5F0A391" wp14:editId="1BBFB02C">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033228" cy="3213805"/>
                    </a:xfrm>
                    <a:prstGeom prst="rect">
                      <a:avLst/>
                    </a:prstGeom>
                  </pic:spPr>
                </pic:pic>
              </a:graphicData>
            </a:graphic>
          </wp:inline>
        </w:drawing>
      </w:r>
    </w:p>
    <w:p w14:paraId="0B2E1765"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14:paraId="02443CDC" w14:textId="77777777"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23D63ED5" wp14:editId="6D3549B8">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017045" cy="1620311"/>
                    </a:xfrm>
                    <a:prstGeom prst="rect">
                      <a:avLst/>
                    </a:prstGeom>
                  </pic:spPr>
                </pic:pic>
              </a:graphicData>
            </a:graphic>
          </wp:inline>
        </w:drawing>
      </w:r>
    </w:p>
    <w:p w14:paraId="0EDF7C1F"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14:paraId="2EA96D95" w14:textId="77777777" w:rsidR="00C77DB1" w:rsidRPr="00BD26B2" w:rsidRDefault="00C77DB1" w:rsidP="005A6A3B">
      <w:pPr>
        <w:spacing w:line="360" w:lineRule="auto"/>
        <w:contextualSpacing/>
        <w:jc w:val="both"/>
        <w:rPr>
          <w:rFonts w:ascii="Times New Roman" w:hAnsi="Times New Roman" w:cs="Times New Roman"/>
          <w:sz w:val="24"/>
          <w:szCs w:val="24"/>
        </w:rPr>
      </w:pPr>
      <w:r w:rsidRPr="00BD26B2">
        <w:rPr>
          <w:rFonts w:ascii="Times New Roman" w:hAnsi="Times New Roman" w:cs="Times New Roman"/>
          <w:sz w:val="24"/>
          <w:szCs w:val="24"/>
        </w:rPr>
        <w:t>Seštevek vseh točk projekta = 4000,</w:t>
      </w:r>
    </w:p>
    <w:p w14:paraId="34DDC013" w14:textId="77777777" w:rsidR="00C77DB1" w:rsidRPr="00BD26B2" w:rsidRDefault="00C77DB1" w:rsidP="005A6A3B">
      <w:pPr>
        <w:spacing w:line="360" w:lineRule="auto"/>
        <w:contextualSpacing/>
        <w:jc w:val="both"/>
        <w:rPr>
          <w:rFonts w:ascii="Times New Roman" w:hAnsi="Times New Roman" w:cs="Times New Roman"/>
          <w:sz w:val="24"/>
          <w:szCs w:val="24"/>
        </w:rPr>
      </w:pPr>
      <w:r w:rsidRPr="00BD26B2">
        <w:rPr>
          <w:rFonts w:ascii="Times New Roman" w:hAnsi="Times New Roman" w:cs="Times New Roman"/>
          <w:sz w:val="24"/>
          <w:szCs w:val="24"/>
        </w:rPr>
        <w:t>pričakovano povprečno število točk na 2-tedenski interval = 50,</w:t>
      </w:r>
    </w:p>
    <w:p w14:paraId="3A1E75AA" w14:textId="77777777" w:rsidR="00C77DB1" w:rsidRPr="00BD26B2" w:rsidRDefault="00C77DB1" w:rsidP="005A6A3B">
      <w:pPr>
        <w:spacing w:line="360" w:lineRule="auto"/>
        <w:contextualSpacing/>
        <w:jc w:val="both"/>
        <w:rPr>
          <w:rFonts w:ascii="Times New Roman" w:hAnsi="Times New Roman" w:cs="Times New Roman"/>
          <w:sz w:val="24"/>
          <w:szCs w:val="24"/>
        </w:rPr>
      </w:pPr>
      <w:r w:rsidRPr="00BD26B2">
        <w:rPr>
          <w:rFonts w:ascii="Times New Roman" w:hAnsi="Times New Roman" w:cs="Times New Roman"/>
          <w:sz w:val="24"/>
          <w:szCs w:val="24"/>
        </w:rPr>
        <w:t>pričakovan čas razvoja (4000/50) = 80 intervalov.</w:t>
      </w:r>
    </w:p>
    <w:p w14:paraId="3D94CFA7"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10EF0BC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DA42138" w14:textId="77777777"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14:paraId="5C9B3D34"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3059F79A" wp14:editId="067CAE2F">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16653" cy="1523438"/>
                    </a:xfrm>
                    <a:prstGeom prst="rect">
                      <a:avLst/>
                    </a:prstGeom>
                  </pic:spPr>
                </pic:pic>
              </a:graphicData>
            </a:graphic>
          </wp:inline>
        </w:drawing>
      </w:r>
    </w:p>
    <w:p w14:paraId="4A87E841"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14:paraId="5AE5E2D3" w14:textId="77777777"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13"/>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14"/>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15"/>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14:paraId="403B90F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836400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44351FD"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5AD4402"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6316C62F"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14:paraId="7BBDE185"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14:paraId="3E81B376" w14:textId="77777777" w:rsidR="007B2FDC" w:rsidRPr="00327C02" w:rsidRDefault="007B2FDC" w:rsidP="005A6A3B">
      <w:pPr>
        <w:spacing w:line="360" w:lineRule="auto"/>
        <w:contextualSpacing/>
        <w:jc w:val="both"/>
        <w:rPr>
          <w:rFonts w:ascii="Times New Roman" w:hAnsi="Times New Roman" w:cs="Times New Roman"/>
          <w:sz w:val="24"/>
          <w:szCs w:val="24"/>
        </w:rPr>
      </w:pPr>
    </w:p>
    <w:p w14:paraId="10CE915C"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14:paraId="5FAB2194"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832EF60" wp14:editId="55163FD1">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751097" cy="1446442"/>
                    </a:xfrm>
                    <a:prstGeom prst="rect">
                      <a:avLst/>
                    </a:prstGeom>
                  </pic:spPr>
                </pic:pic>
              </a:graphicData>
            </a:graphic>
          </wp:inline>
        </w:drawing>
      </w:r>
    </w:p>
    <w:p w14:paraId="43341C95"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14:paraId="41395699"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4FBBF696"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8EFAB82"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14:paraId="1D93A452"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19B1E33" wp14:editId="46E26C3C">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4078521" cy="2579102"/>
                    </a:xfrm>
                    <a:prstGeom prst="rect">
                      <a:avLst/>
                    </a:prstGeom>
                  </pic:spPr>
                </pic:pic>
              </a:graphicData>
            </a:graphic>
          </wp:inline>
        </w:drawing>
      </w:r>
    </w:p>
    <w:p w14:paraId="4413AEA3" w14:textId="77777777"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14:paraId="421F7CAE" w14:textId="77CDFEFE" w:rsidR="00C77DB1"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17"/>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4BC49F7" w14:textId="77777777" w:rsidR="00B62807" w:rsidRPr="00327C02" w:rsidRDefault="00B62807" w:rsidP="005A6A3B">
      <w:pPr>
        <w:spacing w:line="360" w:lineRule="auto"/>
        <w:contextualSpacing/>
        <w:jc w:val="both"/>
        <w:rPr>
          <w:rFonts w:ascii="Times New Roman" w:hAnsi="Times New Roman" w:cs="Times New Roman"/>
          <w:sz w:val="24"/>
          <w:szCs w:val="24"/>
        </w:rPr>
      </w:pPr>
    </w:p>
    <w:p w14:paraId="4CFEF467"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3 RAZVOJ DINAMIČNIH SISTEMOV</w:t>
      </w:r>
    </w:p>
    <w:p w14:paraId="6BF30169" w14:textId="366E4D9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18"/>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w:t>
      </w:r>
      <w:r w:rsidR="00B62807">
        <w:rPr>
          <w:rFonts w:ascii="Times New Roman" w:hAnsi="Times New Roman" w:cs="Times New Roman"/>
          <w:sz w:val="24"/>
          <w:szCs w:val="24"/>
        </w:rPr>
        <w:t>n</w:t>
      </w:r>
      <w:r w:rsidRPr="00327C02">
        <w:rPr>
          <w:rFonts w:ascii="Times New Roman" w:hAnsi="Times New Roman" w:cs="Times New Roman"/>
          <w:sz w:val="24"/>
          <w:szCs w:val="24"/>
        </w:rPr>
        <w:t xml:space="preserve">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48A0BDC"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EF5D45C" w14:textId="77777777"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14:paraId="57E0944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DA647B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14:paraId="4F1AB124" w14:textId="2AABFFE0" w:rsidR="00C77DB1" w:rsidRPr="00327C02" w:rsidRDefault="00B62807" w:rsidP="005A6A3B">
      <w:pPr>
        <w:pStyle w:val="Odstavekseznama"/>
        <w:numPr>
          <w:ilvl w:val="0"/>
          <w:numId w:val="18"/>
        </w:numPr>
        <w:spacing w:line="360" w:lineRule="auto"/>
        <w:jc w:val="both"/>
        <w:rPr>
          <w:rFonts w:ascii="Times New Roman" w:hAnsi="Times New Roman" w:cs="Times New Roman"/>
          <w:sz w:val="24"/>
          <w:szCs w:val="24"/>
        </w:rPr>
      </w:pPr>
      <w:r>
        <w:rPr>
          <w:rFonts w:ascii="Times New Roman" w:hAnsi="Times New Roman" w:cs="Times New Roman"/>
          <w:sz w:val="24"/>
          <w:szCs w:val="24"/>
        </w:rPr>
        <w:t>ž</w:t>
      </w:r>
      <w:r w:rsidR="00C77DB1" w:rsidRPr="00327C02">
        <w:rPr>
          <w:rFonts w:ascii="Times New Roman" w:hAnsi="Times New Roman" w:cs="Times New Roman"/>
          <w:sz w:val="24"/>
          <w:szCs w:val="24"/>
        </w:rPr>
        <w:t>ivljenja; so težave, ki lahko fizično ali celo fatalno ogrozijo posameznike,</w:t>
      </w:r>
    </w:p>
    <w:p w14:paraId="4E0A949C" w14:textId="77777777"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14:paraId="06F3F90C" w14:textId="77777777"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14:paraId="58A5E2B4" w14:textId="77777777"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EF6E6B5"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0FDAD5C" w14:textId="77777777"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14:paraId="6EF062C8" w14:textId="77777777"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775F0E3D" wp14:editId="14B22F33">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403866" cy="3502583"/>
                    </a:xfrm>
                    <a:prstGeom prst="rect">
                      <a:avLst/>
                    </a:prstGeom>
                  </pic:spPr>
                </pic:pic>
              </a:graphicData>
            </a:graphic>
          </wp:inline>
        </w:drawing>
      </w:r>
    </w:p>
    <w:p w14:paraId="170A93FC"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14:paraId="0BDBF1CF"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14:paraId="0FD83BB6" w14:textId="2383F304" w:rsidR="00C77DB1" w:rsidRPr="00327C02" w:rsidRDefault="00B62807" w:rsidP="005A6A3B">
      <w:pPr>
        <w:pStyle w:val="Odstavekseznama"/>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C77DB1" w:rsidRPr="00327C02">
        <w:rPr>
          <w:rFonts w:ascii="Times New Roman" w:hAnsi="Times New Roman" w:cs="Times New Roman"/>
          <w:sz w:val="24"/>
          <w:szCs w:val="24"/>
        </w:rPr>
        <w:t>porabiti je potrebno večje metodologije za večje ekipe,</w:t>
      </w:r>
    </w:p>
    <w:p w14:paraId="757780B8"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14:paraId="0491F740"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14:paraId="6EC71502"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14:paraId="667DE7DC"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14:paraId="0734BFC3" w14:textId="77777777"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DAD5158" w14:textId="77777777"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14:paraId="4D16449B"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12C986E1" wp14:editId="584826ED">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21280" cy="3639211"/>
                    </a:xfrm>
                    <a:prstGeom prst="rect">
                      <a:avLst/>
                    </a:prstGeom>
                  </pic:spPr>
                </pic:pic>
              </a:graphicData>
            </a:graphic>
          </wp:inline>
        </w:drawing>
      </w:r>
    </w:p>
    <w:p w14:paraId="6A52CB84" w14:textId="77777777"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14:paraId="055685A9"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3525DC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9E4ED77"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14:paraId="0E76DB5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14:paraId="00C8EAFA"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20"/>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6EB3AE8" w14:textId="77777777" w:rsidR="0063732A" w:rsidRPr="00327C02" w:rsidRDefault="0063732A" w:rsidP="005A6A3B">
      <w:pPr>
        <w:spacing w:line="360" w:lineRule="auto"/>
        <w:contextualSpacing/>
        <w:jc w:val="both"/>
        <w:rPr>
          <w:rFonts w:ascii="Times New Roman" w:hAnsi="Times New Roman" w:cs="Times New Roman"/>
          <w:sz w:val="24"/>
          <w:szCs w:val="24"/>
        </w:rPr>
      </w:pPr>
    </w:p>
    <w:p w14:paraId="793FB810"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14:paraId="1C8524B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14:paraId="3ADD5CEA" w14:textId="180EB49A" w:rsidR="00C77DB1" w:rsidRPr="00327C02" w:rsidRDefault="00DC5ABF" w:rsidP="005A6A3B">
      <w:pPr>
        <w:pStyle w:val="Odstavekseznama"/>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C77DB1" w:rsidRPr="00327C02">
        <w:rPr>
          <w:rFonts w:ascii="Times New Roman" w:hAnsi="Times New Roman" w:cs="Times New Roman"/>
          <w:sz w:val="24"/>
          <w:szCs w:val="24"/>
        </w:rPr>
        <w:t>pravljanje izvorne kode in avtomatizacija izdajanja,</w:t>
      </w:r>
    </w:p>
    <w:p w14:paraId="594242D7"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14:paraId="5E0B1708"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14:paraId="6A7F8172"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14:paraId="3895CFB3"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14:paraId="664DE556" w14:textId="77777777"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563EFE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5F66A32"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954E9BE"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1997CEF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14:paraId="6FEB319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23"/>
      </w:r>
      <w:r w:rsidRPr="00327C02">
        <w:rPr>
          <w:rFonts w:ascii="Times New Roman" w:hAnsi="Times New Roman" w:cs="Times New Roman"/>
          <w:sz w:val="24"/>
          <w:szCs w:val="24"/>
        </w:rPr>
        <w:t xml:space="preserve"> in poročanje.</w:t>
      </w:r>
    </w:p>
    <w:p w14:paraId="2CD97A18" w14:textId="77777777"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E2DAC4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9371D86" w14:textId="77777777"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14:paraId="42746F94" w14:textId="77777777"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630A2CFC" wp14:editId="186CA60D">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361410" cy="2794109"/>
                    </a:xfrm>
                    <a:prstGeom prst="rect">
                      <a:avLst/>
                    </a:prstGeom>
                  </pic:spPr>
                </pic:pic>
              </a:graphicData>
            </a:graphic>
          </wp:inline>
        </w:drawing>
      </w:r>
    </w:p>
    <w:p w14:paraId="07E948B3" w14:textId="77777777"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14:paraId="1B96BCE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0D943B5"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2A07382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202930D"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7D03F5C"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B1BA8B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24CE86" w14:textId="77777777" w:rsidR="00C77DB1" w:rsidRPr="00327C02" w:rsidRDefault="00C77DB1" w:rsidP="005A6A3B">
      <w:pPr>
        <w:spacing w:line="360" w:lineRule="auto"/>
        <w:contextualSpacing/>
        <w:jc w:val="both"/>
        <w:rPr>
          <w:rFonts w:ascii="Times New Roman" w:hAnsi="Times New Roman" w:cs="Times New Roman"/>
          <w:sz w:val="24"/>
          <w:szCs w:val="24"/>
        </w:rPr>
      </w:pPr>
    </w:p>
    <w:p w14:paraId="3213B42F"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14:paraId="38F4502F"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FB4DE23"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8BAADFF" w14:textId="77777777"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1B2B06C8" wp14:editId="5CAFFA20">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731083" cy="2478635"/>
                    </a:xfrm>
                    <a:prstGeom prst="rect">
                      <a:avLst/>
                    </a:prstGeom>
                  </pic:spPr>
                </pic:pic>
              </a:graphicData>
            </a:graphic>
          </wp:inline>
        </w:drawing>
      </w:r>
    </w:p>
    <w:p w14:paraId="1CB1DBD7"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14:paraId="6E4B9687" w14:textId="77777777" w:rsidR="00737633" w:rsidRPr="00327C02" w:rsidRDefault="00737633" w:rsidP="005A6A3B">
      <w:pPr>
        <w:spacing w:line="360" w:lineRule="auto"/>
        <w:jc w:val="both"/>
        <w:rPr>
          <w:rFonts w:ascii="Times New Roman" w:hAnsi="Times New Roman" w:cs="Times New Roman"/>
          <w:sz w:val="24"/>
          <w:szCs w:val="24"/>
        </w:rPr>
      </w:pPr>
    </w:p>
    <w:p w14:paraId="64DAA78F"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28"/>
      </w:r>
      <w:r w:rsidRPr="00327C02">
        <w:rPr>
          <w:rFonts w:ascii="Times New Roman" w:hAnsi="Times New Roman" w:cs="Times New Roman"/>
          <w:sz w:val="24"/>
          <w:szCs w:val="24"/>
        </w:rPr>
        <w:t xml:space="preserve"> zakon.</w:t>
      </w:r>
    </w:p>
    <w:p w14:paraId="335B1628" w14:textId="77777777"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14:paraId="486DC403"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661B84CD" wp14:editId="48C28AE2">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14:paraId="36058BDF" w14:textId="77777777"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29"/>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DD3A941" w14:textId="77777777"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6A56D4D8" wp14:editId="20304D05">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14:paraId="0C10E1C8" w14:textId="77777777"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7EB26DD9" w14:textId="77777777" w:rsidR="00BA0699" w:rsidRPr="00327C02" w:rsidRDefault="00BA0699" w:rsidP="005A6A3B">
      <w:pPr>
        <w:spacing w:line="360" w:lineRule="auto"/>
        <w:jc w:val="center"/>
        <w:rPr>
          <w:rFonts w:ascii="Times New Roman" w:hAnsi="Times New Roman" w:cs="Times New Roman"/>
          <w:sz w:val="20"/>
          <w:szCs w:val="20"/>
        </w:rPr>
      </w:pPr>
    </w:p>
    <w:p w14:paraId="1E2D26E1"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78077787" wp14:editId="51817785">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19781" cy="2632987"/>
                    </a:xfrm>
                    <a:prstGeom prst="rect">
                      <a:avLst/>
                    </a:prstGeom>
                  </pic:spPr>
                </pic:pic>
              </a:graphicData>
            </a:graphic>
          </wp:inline>
        </w:drawing>
      </w:r>
    </w:p>
    <w:p w14:paraId="453941C1"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14:paraId="409C75E9" w14:textId="50FBC112"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 xml:space="preserve">ačela Kanbana definirajo primarne aktivnosti za uspešno </w:t>
      </w:r>
      <w:r w:rsidR="00DC5ABF">
        <w:rPr>
          <w:rFonts w:ascii="Times New Roman" w:hAnsi="Times New Roman" w:cs="Times New Roman"/>
          <w:sz w:val="24"/>
          <w:szCs w:val="24"/>
        </w:rPr>
        <w:t>izvajanje</w:t>
      </w:r>
      <w:r w:rsidR="00DC5ABF" w:rsidRPr="00327C02">
        <w:rPr>
          <w:rFonts w:ascii="Times New Roman" w:hAnsi="Times New Roman" w:cs="Times New Roman"/>
          <w:sz w:val="24"/>
          <w:szCs w:val="24"/>
        </w:rPr>
        <w:t xml:space="preserve"> </w:t>
      </w:r>
      <w:r w:rsidR="002F70B2" w:rsidRPr="00327C02">
        <w:rPr>
          <w:rFonts w:ascii="Times New Roman" w:hAnsi="Times New Roman" w:cs="Times New Roman"/>
          <w:sz w:val="24"/>
          <w:szCs w:val="24"/>
        </w:rPr>
        <w:t>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14:paraId="4D643B98"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94F08C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8110DAB" w14:textId="77777777"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6ED2FE5C" wp14:editId="2F74EF7B">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16030" cy="1142021"/>
                    </a:xfrm>
                    <a:prstGeom prst="rect">
                      <a:avLst/>
                    </a:prstGeom>
                  </pic:spPr>
                </pic:pic>
              </a:graphicData>
            </a:graphic>
          </wp:inline>
        </w:drawing>
      </w:r>
    </w:p>
    <w:p w14:paraId="11461C43"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14:paraId="49B6E039"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7C4D928"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5CB7CF8" w14:textId="77777777"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3414166E" wp14:editId="01AD3E26">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14:paraId="0A85FABB"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50F09A18"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39547378" w14:textId="77777777" w:rsidR="00C77DB1" w:rsidRPr="00327C02" w:rsidRDefault="00C77DB1" w:rsidP="005A6A3B">
      <w:pPr>
        <w:spacing w:line="360" w:lineRule="auto"/>
        <w:contextualSpacing/>
        <w:jc w:val="both"/>
        <w:rPr>
          <w:rFonts w:ascii="Times New Roman" w:hAnsi="Times New Roman" w:cs="Times New Roman"/>
          <w:sz w:val="24"/>
          <w:szCs w:val="20"/>
        </w:rPr>
      </w:pPr>
    </w:p>
    <w:p w14:paraId="77DE99E2"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14:paraId="31C26465" w14:textId="77777777"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30"/>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99242BF"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14:paraId="4B175AE0"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6E35F684" wp14:editId="273F276F">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14:paraId="5A0613C6" w14:textId="77777777"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14:paraId="363168F3" w14:textId="77777777"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2093F9D6"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14:paraId="67E44C20"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31"/>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14:paraId="3C49491B"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14:paraId="628676B6" w14:textId="77777777"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14:paraId="5B84FF27"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3CD89315" wp14:editId="5B8F6A96">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45203" cy="1771103"/>
                    </a:xfrm>
                    <a:prstGeom prst="rect">
                      <a:avLst/>
                    </a:prstGeom>
                  </pic:spPr>
                </pic:pic>
              </a:graphicData>
            </a:graphic>
          </wp:inline>
        </w:drawing>
      </w:r>
    </w:p>
    <w:p w14:paraId="183D6F9C"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14:paraId="07EF717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7E19CA2"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542AC9E"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9E52B54"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7BBE7CC" w14:textId="77777777"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14:paraId="4EB82C04" w14:textId="77777777"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7F8F428" wp14:editId="14BB5915">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6681" cy="3258382"/>
                    </a:xfrm>
                    <a:prstGeom prst="rect">
                      <a:avLst/>
                    </a:prstGeom>
                  </pic:spPr>
                </pic:pic>
              </a:graphicData>
            </a:graphic>
          </wp:inline>
        </w:drawing>
      </w:r>
    </w:p>
    <w:p w14:paraId="0A7D640E"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14:paraId="07743552" w14:textId="77777777" w:rsidR="00716B07" w:rsidRPr="00327C02" w:rsidRDefault="00716B07" w:rsidP="005A6A3B">
      <w:pPr>
        <w:spacing w:line="360" w:lineRule="auto"/>
        <w:contextualSpacing/>
        <w:rPr>
          <w:rFonts w:ascii="Times New Roman" w:hAnsi="Times New Roman" w:cs="Times New Roman"/>
          <w:sz w:val="24"/>
          <w:szCs w:val="24"/>
        </w:rPr>
      </w:pPr>
    </w:p>
    <w:p w14:paraId="102E422A" w14:textId="77777777"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14:paraId="59AD01A6"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D252694" w14:textId="77777777"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14:paraId="7545DD78"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72553718" wp14:editId="4A2F83F6">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389553" cy="1878837"/>
                    </a:xfrm>
                    <a:prstGeom prst="rect">
                      <a:avLst/>
                    </a:prstGeom>
                  </pic:spPr>
                </pic:pic>
              </a:graphicData>
            </a:graphic>
          </wp:inline>
        </w:drawing>
      </w:r>
    </w:p>
    <w:p w14:paraId="144E3F67" w14:textId="77777777"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14:paraId="18E3212C"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C7C44CA" w14:textId="00B8340E"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2667CEE1" w14:textId="77777777"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14:paraId="77784AE0" w14:textId="098D9058"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ban je hibrid Scrum in Kanban agilnih modelov namenjen obvladovanju dinamičnih sprememb naročniških zahtev in frekvenčnih težav z izvorno kodo</w:t>
      </w:r>
      <w:r w:rsidR="0009390E">
        <w:rPr>
          <w:rFonts w:ascii="Times New Roman" w:hAnsi="Times New Roman" w:cs="Times New Roman"/>
          <w:sz w:val="24"/>
          <w:szCs w:val="24"/>
        </w:rPr>
        <w:t xml:space="preserve"> </w:t>
      </w:r>
      <w:r w:rsidR="0009390E" w:rsidRPr="00327C02">
        <w:rPr>
          <w:rFonts w:ascii="Times New Roman" w:hAnsi="Times New Roman" w:cs="Times New Roman"/>
          <w:sz w:val="24"/>
          <w:szCs w:val="24"/>
        </w:rPr>
        <w:fldChar w:fldCharType="begin"/>
      </w:r>
      <w:r w:rsidR="0009390E"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09390E" w:rsidRPr="00327C02">
        <w:rPr>
          <w:rFonts w:ascii="Times New Roman" w:hAnsi="Times New Roman" w:cs="Times New Roman"/>
          <w:sz w:val="24"/>
          <w:szCs w:val="24"/>
        </w:rPr>
        <w:fldChar w:fldCharType="separate"/>
      </w:r>
      <w:r w:rsidR="0009390E" w:rsidRPr="00327C02">
        <w:rPr>
          <w:rFonts w:ascii="Times New Roman" w:hAnsi="Times New Roman" w:cs="Times New Roman"/>
          <w:sz w:val="24"/>
          <w:szCs w:val="24"/>
        </w:rPr>
        <w:t>(Yilmaz in O’Connor 2016, 238)</w:t>
      </w:r>
      <w:r w:rsidR="0009390E"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d metode Scrum je povzel tehnike dnevnih sestankov, definiranja zgodb in samo organizacijski pogled na razpored dela</w:t>
      </w:r>
      <w:r w:rsidR="0009390E">
        <w:rPr>
          <w:rFonts w:ascii="Times New Roman" w:hAnsi="Times New Roman" w:cs="Times New Roman"/>
          <w:sz w:val="24"/>
          <w:szCs w:val="24"/>
        </w:rPr>
        <w:t xml:space="preserve"> (prav tam)</w:t>
      </w:r>
      <w:r w:rsidRPr="00327C02">
        <w:rPr>
          <w:rFonts w:ascii="Times New Roman" w:hAnsi="Times New Roman" w:cs="Times New Roman"/>
          <w:sz w:val="24"/>
          <w:szCs w:val="24"/>
        </w:rPr>
        <w:t>. Zaradi boljše organizacije dela, preglednosti napredka in sprememb se za koordinacijski mehanizem uporablja Kanban tehniko WiP</w:t>
      </w:r>
      <w:r w:rsidR="0009390E">
        <w:rPr>
          <w:rFonts w:ascii="Times New Roman" w:hAnsi="Times New Roman" w:cs="Times New Roman"/>
          <w:sz w:val="24"/>
          <w:szCs w:val="24"/>
        </w:rPr>
        <w:t xml:space="preserve"> </w:t>
      </w:r>
      <w:r w:rsidR="0009390E">
        <w:rPr>
          <w:rFonts w:ascii="Times New Roman" w:hAnsi="Times New Roman" w:cs="Times New Roman"/>
          <w:sz w:val="24"/>
          <w:szCs w:val="24"/>
        </w:rPr>
        <w:t>(prav tam)</w:t>
      </w:r>
      <w:r w:rsidRPr="00327C02">
        <w:rPr>
          <w:rFonts w:ascii="Times New Roman" w:hAnsi="Times New Roman" w:cs="Times New Roman"/>
          <w:sz w:val="24"/>
          <w:szCs w:val="24"/>
        </w:rPr>
        <w:t xml:space="preserve">. Ta omogoča koordinacijo vlečenja dela v nasprotju </w:t>
      </w:r>
      <w:r w:rsidR="006E7CE2">
        <w:rPr>
          <w:rFonts w:ascii="Times New Roman" w:hAnsi="Times New Roman" w:cs="Times New Roman"/>
          <w:sz w:val="24"/>
          <w:szCs w:val="24"/>
        </w:rPr>
        <w:t>s</w:t>
      </w:r>
      <w:r w:rsidRPr="00327C02">
        <w:rPr>
          <w:rFonts w:ascii="Times New Roman" w:hAnsi="Times New Roman" w:cs="Times New Roman"/>
          <w:sz w:val="24"/>
          <w:szCs w:val="24"/>
        </w:rPr>
        <w:t xml:space="preserve"> Scrum, ki </w:t>
      </w:r>
      <w:r w:rsidR="006E7CE2">
        <w:rPr>
          <w:rFonts w:ascii="Times New Roman" w:hAnsi="Times New Roman" w:cs="Times New Roman"/>
          <w:sz w:val="24"/>
          <w:szCs w:val="24"/>
        </w:rPr>
        <w:t>izvaja</w:t>
      </w:r>
      <w:r w:rsidR="006E7CE2" w:rsidRPr="00327C02">
        <w:rPr>
          <w:rFonts w:ascii="Times New Roman" w:hAnsi="Times New Roman" w:cs="Times New Roman"/>
          <w:sz w:val="24"/>
          <w:szCs w:val="24"/>
        </w:rPr>
        <w:t xml:space="preserve"> </w:t>
      </w:r>
      <w:r w:rsidRPr="00327C02">
        <w:rPr>
          <w:rFonts w:ascii="Times New Roman" w:hAnsi="Times New Roman" w:cs="Times New Roman"/>
          <w:sz w:val="24"/>
          <w:szCs w:val="24"/>
        </w:rPr>
        <w:t>potiskanje dela</w:t>
      </w:r>
      <w:r w:rsidR="0009390E">
        <w:rPr>
          <w:rFonts w:ascii="Times New Roman" w:hAnsi="Times New Roman" w:cs="Times New Roman"/>
          <w:sz w:val="24"/>
          <w:szCs w:val="24"/>
        </w:rPr>
        <w:t xml:space="preserve"> </w:t>
      </w:r>
      <w:r w:rsidR="0009390E">
        <w:rPr>
          <w:rFonts w:ascii="Times New Roman" w:hAnsi="Times New Roman" w:cs="Times New Roman"/>
          <w:sz w:val="24"/>
          <w:szCs w:val="24"/>
        </w:rPr>
        <w:t>(prav tam)</w:t>
      </w:r>
      <w:r w:rsidRPr="00327C02">
        <w:rPr>
          <w:rFonts w:ascii="Times New Roman" w:hAnsi="Times New Roman" w:cs="Times New Roman"/>
          <w:sz w:val="24"/>
          <w:szCs w:val="24"/>
        </w:rPr>
        <w:t>. Zaradi potiskanja dela v praksi velikokrat prihaja do zastojev zaradi večopravilnosti razvoja</w:t>
      </w:r>
      <w:r w:rsidR="0009390E">
        <w:rPr>
          <w:rFonts w:ascii="Times New Roman" w:hAnsi="Times New Roman" w:cs="Times New Roman"/>
          <w:sz w:val="24"/>
          <w:szCs w:val="24"/>
        </w:rPr>
        <w:t xml:space="preserve"> </w:t>
      </w:r>
      <w:r w:rsidRPr="00327C02">
        <w:rPr>
          <w:rFonts w:ascii="Times New Roman" w:hAnsi="Times New Roman" w:cs="Times New Roman"/>
          <w:sz w:val="24"/>
          <w:szCs w:val="24"/>
        </w:rPr>
        <w:t>. Tehnika vlečenja pomeni, da je toliko enot dela v teku kolikor jih lahko razvoj zaključi</w:t>
      </w:r>
      <w:r w:rsidR="0009390E">
        <w:rPr>
          <w:rFonts w:ascii="Times New Roman" w:hAnsi="Times New Roman" w:cs="Times New Roman"/>
          <w:sz w:val="24"/>
          <w:szCs w:val="24"/>
        </w:rPr>
        <w:t xml:space="preserve"> </w:t>
      </w:r>
      <w:r w:rsidR="0009390E">
        <w:rPr>
          <w:rFonts w:ascii="Times New Roman" w:hAnsi="Times New Roman" w:cs="Times New Roman"/>
          <w:sz w:val="24"/>
          <w:szCs w:val="24"/>
        </w:rPr>
        <w:t>(prav tam)</w:t>
      </w:r>
      <w:r w:rsidRPr="00327C02">
        <w:rPr>
          <w:rFonts w:ascii="Times New Roman" w:hAnsi="Times New Roman" w:cs="Times New Roman"/>
          <w:sz w:val="24"/>
          <w:szCs w:val="24"/>
        </w:rPr>
        <w:t>. Optimizacija dela v teku je odvisna od prave izbire nalog za dosego optimalne pretočnosti</w:t>
      </w:r>
      <w:r w:rsidR="0009390E">
        <w:rPr>
          <w:rFonts w:ascii="Times New Roman" w:hAnsi="Times New Roman" w:cs="Times New Roman"/>
          <w:sz w:val="24"/>
          <w:szCs w:val="24"/>
        </w:rPr>
        <w:t xml:space="preserve"> </w:t>
      </w:r>
      <w:r w:rsidR="0009390E">
        <w:rPr>
          <w:rFonts w:ascii="Times New Roman" w:hAnsi="Times New Roman" w:cs="Times New Roman"/>
          <w:sz w:val="24"/>
          <w:szCs w:val="24"/>
        </w:rPr>
        <w:t>(prav tam)</w:t>
      </w:r>
      <w:r w:rsidRPr="00327C02">
        <w:rPr>
          <w:rFonts w:ascii="Times New Roman" w:hAnsi="Times New Roman" w:cs="Times New Roman"/>
          <w:sz w:val="24"/>
          <w:szCs w:val="24"/>
        </w:rPr>
        <w:t xml:space="preserve">. WiP pomaga razvijalcem omejiti večopravilnost z namenom povečanja produktivnosti </w:t>
      </w:r>
      <w:r w:rsidR="0009390E">
        <w:rPr>
          <w:rFonts w:ascii="Times New Roman" w:hAnsi="Times New Roman" w:cs="Times New Roman"/>
          <w:sz w:val="24"/>
          <w:szCs w:val="24"/>
        </w:rPr>
        <w:t>(prav tam)</w:t>
      </w:r>
      <w:commentRangeStart w:id="4"/>
      <w:r w:rsidRPr="00327C02">
        <w:rPr>
          <w:rFonts w:ascii="Times New Roman" w:hAnsi="Times New Roman" w:cs="Times New Roman"/>
          <w:sz w:val="24"/>
          <w:szCs w:val="24"/>
        </w:rPr>
        <w:t>.</w:t>
      </w:r>
      <w:commentRangeEnd w:id="4"/>
      <w:r w:rsidR="00763BE4">
        <w:rPr>
          <w:rStyle w:val="Pripombasklic"/>
        </w:rPr>
        <w:commentReference w:id="4"/>
      </w:r>
    </w:p>
    <w:p w14:paraId="5CDD7BF8"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37E9B807" w14:textId="77777777"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14:paraId="1C45C3B4" w14:textId="77777777"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3B719E18" w14:textId="56D9D821" w:rsidR="00114D4B"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w:t>
      </w:r>
      <w:r w:rsidR="00114D4B" w:rsidRPr="00327C02">
        <w:rPr>
          <w:rFonts w:ascii="Times New Roman" w:hAnsi="Times New Roman" w:cs="Times New Roman"/>
          <w:sz w:val="24"/>
          <w:szCs w:val="24"/>
        </w:rPr>
        <w:t xml:space="preserve"> RAZVOJ VIDEO IGER</w:t>
      </w:r>
    </w:p>
    <w:p w14:paraId="4AE402A9" w14:textId="77777777" w:rsidR="0078726B" w:rsidRDefault="0078726B" w:rsidP="005A6A3B">
      <w:pPr>
        <w:spacing w:line="360" w:lineRule="auto"/>
        <w:contextualSpacing/>
        <w:jc w:val="both"/>
        <w:rPr>
          <w:rFonts w:ascii="Times New Roman" w:hAnsi="Times New Roman" w:cs="Times New Roman"/>
          <w:sz w:val="24"/>
          <w:szCs w:val="24"/>
        </w:rPr>
      </w:pPr>
    </w:p>
    <w:p w14:paraId="4D36C1E9" w14:textId="0B911125" w:rsidR="00114D4B" w:rsidRDefault="00D34F72" w:rsidP="005A6A3B">
      <w:pPr>
        <w:spacing w:line="360" w:lineRule="auto"/>
        <w:contextualSpacing/>
        <w:jc w:val="both"/>
        <w:rPr>
          <w:rFonts w:ascii="Times New Roman" w:hAnsi="Times New Roman" w:cs="Times New Roman"/>
          <w:sz w:val="24"/>
          <w:szCs w:val="24"/>
        </w:rPr>
      </w:pPr>
      <w:commentRangeStart w:id="5"/>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 xml:space="preserve">že </w:t>
      </w:r>
      <w:commentRangeEnd w:id="5"/>
      <w:r w:rsidR="00C42EB6">
        <w:rPr>
          <w:rStyle w:val="Pripombasklic"/>
        </w:rPr>
        <w:commentReference w:id="5"/>
      </w:r>
      <w:r>
        <w:rPr>
          <w:rFonts w:ascii="Times New Roman" w:hAnsi="Times New Roman" w:cs="Times New Roman"/>
          <w:sz w:val="24"/>
          <w:szCs w:val="24"/>
        </w:rPr>
        <w:t>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w:t>
      </w:r>
      <w:r w:rsidR="00C42EB6">
        <w:rPr>
          <w:rFonts w:ascii="Times New Roman" w:hAnsi="Times New Roman" w:cs="Times New Roman"/>
          <w:sz w:val="24"/>
          <w:szCs w:val="24"/>
        </w:rPr>
        <w:t>P</w:t>
      </w:r>
      <w:r w:rsidR="00114D4B" w:rsidRPr="00327C02">
        <w:rPr>
          <w:rFonts w:ascii="Times New Roman" w:hAnsi="Times New Roman" w:cs="Times New Roman"/>
          <w:sz w:val="24"/>
          <w:szCs w:val="24"/>
        </w:rPr>
        <w:t>oveča</w:t>
      </w:r>
      <w:r w:rsidR="00C42EB6">
        <w:rPr>
          <w:rFonts w:ascii="Times New Roman" w:hAnsi="Times New Roman" w:cs="Times New Roman"/>
          <w:sz w:val="24"/>
          <w:szCs w:val="24"/>
        </w:rPr>
        <w:t>lo se je</w:t>
      </w:r>
      <w:r w:rsidR="00114D4B" w:rsidRPr="00327C02">
        <w:rPr>
          <w:rFonts w:ascii="Times New Roman" w:hAnsi="Times New Roman" w:cs="Times New Roman"/>
          <w:sz w:val="24"/>
          <w:szCs w:val="24"/>
        </w:rPr>
        <w:t xml:space="preserve"> število raziskav na tem področju. Poleg tega aktivnost raziskovanja inženiringa video iger v primerjavi z raziskovanjem razvoja programske o</w:t>
      </w:r>
      <w:bookmarkStart w:id="6" w:name="_GoBack"/>
      <w:bookmarkEnd w:id="6"/>
      <w:r w:rsidR="00114D4B" w:rsidRPr="00327C02">
        <w:rPr>
          <w:rFonts w:ascii="Times New Roman" w:hAnsi="Times New Roman" w:cs="Times New Roman"/>
          <w:sz w:val="24"/>
          <w:szCs w:val="24"/>
        </w:rPr>
        <w:t xml:space="preserve">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w:t>
      </w:r>
      <w:r w:rsidR="00C42EB6">
        <w:rPr>
          <w:rFonts w:ascii="Times New Roman" w:hAnsi="Times New Roman" w:cs="Times New Roman"/>
          <w:sz w:val="24"/>
          <w:szCs w:val="24"/>
        </w:rPr>
        <w:t>objavljenih</w:t>
      </w:r>
      <w:r w:rsidR="00C42EB6"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14:paraId="48B9E5E7" w14:textId="77777777" w:rsidR="00444625" w:rsidRPr="00327C02" w:rsidRDefault="00444625" w:rsidP="005A6A3B">
      <w:pPr>
        <w:spacing w:line="360" w:lineRule="auto"/>
        <w:contextualSpacing/>
        <w:jc w:val="both"/>
        <w:rPr>
          <w:rFonts w:ascii="Times New Roman" w:hAnsi="Times New Roman" w:cs="Times New Roman"/>
          <w:sz w:val="24"/>
          <w:szCs w:val="24"/>
        </w:rPr>
      </w:pPr>
    </w:p>
    <w:p w14:paraId="1EB5BC17" w14:textId="574B7FC6"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1 ZNAČILNOSTI IGER</w:t>
      </w:r>
    </w:p>
    <w:p w14:paraId="3CFD8AC8"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5C1FEF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w:t>
      </w:r>
      <w:commentRangeStart w:id="7"/>
      <w:r w:rsidRPr="00327C02">
        <w:rPr>
          <w:rFonts w:ascii="Times New Roman" w:hAnsi="Times New Roman" w:cs="Times New Roman"/>
          <w:sz w:val="24"/>
          <w:szCs w:val="24"/>
        </w:rPr>
        <w:t>ekstremne hedonične informacijske sisteme</w:t>
      </w:r>
      <w:commentRangeEnd w:id="7"/>
      <w:r w:rsidR="00C42EB6">
        <w:rPr>
          <w:rStyle w:val="Pripombasklic"/>
        </w:rPr>
        <w:commentReference w:id="7"/>
      </w:r>
      <w:r w:rsidRPr="00327C02">
        <w:rPr>
          <w:rFonts w:ascii="Times New Roman" w:hAnsi="Times New Roman" w:cs="Times New Roman"/>
          <w:sz w:val="24"/>
          <w:szCs w:val="24"/>
        </w:rPr>
        <w:t xml:space="preserv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E5FEBB4"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35"/>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E2304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w:t>
      </w:r>
      <w:commentRangeStart w:id="8"/>
      <w:r w:rsidRPr="00327C02">
        <w:rPr>
          <w:rFonts w:ascii="Times New Roman" w:hAnsi="Times New Roman" w:cs="Times New Roman"/>
          <w:sz w:val="24"/>
          <w:szCs w:val="24"/>
        </w:rPr>
        <w:t xml:space="preserve">Navadno manj izkušena ekipa ostane in skrbi za </w:t>
      </w:r>
      <w:commentRangeEnd w:id="8"/>
      <w:r w:rsidR="00C42EB6">
        <w:rPr>
          <w:rStyle w:val="Pripombasklic"/>
        </w:rPr>
        <w:commentReference w:id="8"/>
      </w:r>
      <w:r w:rsidRPr="00327C02">
        <w:rPr>
          <w:rFonts w:ascii="Times New Roman" w:hAnsi="Times New Roman" w:cs="Times New Roman"/>
          <w:sz w:val="24"/>
          <w:szCs w:val="24"/>
        </w:rPr>
        <w:t xml:space="preserve">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36"/>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0631678"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1461CB0B" w14:textId="323BBF47" w:rsidR="00114D4B" w:rsidRPr="00327C02" w:rsidRDefault="00C327E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2 PROCESI V PRAKSI</w:t>
      </w:r>
    </w:p>
    <w:p w14:paraId="06B7297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w:t>
      </w:r>
      <w:commentRangeStart w:id="9"/>
      <w:r w:rsidRPr="00327C02">
        <w:rPr>
          <w:rFonts w:ascii="Times New Roman" w:hAnsi="Times New Roman" w:cs="Times New Roman"/>
          <w:sz w:val="24"/>
          <w:szCs w:val="24"/>
        </w:rPr>
        <w:t xml:space="preserve">Avstrijski </w:t>
      </w:r>
      <w:commentRangeEnd w:id="9"/>
      <w:r w:rsidR="00CC5751">
        <w:rPr>
          <w:rStyle w:val="Pripombasklic"/>
        </w:rPr>
        <w:commentReference w:id="9"/>
      </w:r>
      <w:r w:rsidRPr="00327C02">
        <w:rPr>
          <w:rFonts w:ascii="Times New Roman" w:hAnsi="Times New Roman" w:cs="Times New Roman"/>
          <w:sz w:val="24"/>
          <w:szCs w:val="24"/>
        </w:rPr>
        <w:t xml:space="preserve">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BBF2E46"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05EFE0F"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7455BFE"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4AE6F13F"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37"/>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8C1CCCA" w14:textId="77777777" w:rsidR="00114D4B" w:rsidRPr="00327C02" w:rsidRDefault="00114D4B" w:rsidP="005A6A3B">
      <w:pPr>
        <w:spacing w:line="360" w:lineRule="auto"/>
        <w:contextualSpacing/>
        <w:rPr>
          <w:rFonts w:ascii="Times New Roman" w:hAnsi="Times New Roman" w:cs="Times New Roman"/>
          <w:sz w:val="24"/>
          <w:szCs w:val="24"/>
        </w:rPr>
      </w:pPr>
    </w:p>
    <w:p w14:paraId="5DDA1F1F" w14:textId="56A82DF0" w:rsidR="00114D4B" w:rsidRPr="00327C02" w:rsidRDefault="00BC227B"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3</w:t>
      </w:r>
      <w:r>
        <w:rPr>
          <w:rFonts w:ascii="Times New Roman" w:hAnsi="Times New Roman" w:cs="Times New Roman"/>
          <w:sz w:val="24"/>
          <w:szCs w:val="24"/>
        </w:rPr>
        <w:t xml:space="preserve"> </w:t>
      </w:r>
      <w:r w:rsidR="004E4800">
        <w:rPr>
          <w:rFonts w:ascii="Times New Roman" w:hAnsi="Times New Roman" w:cs="Times New Roman"/>
          <w:sz w:val="24"/>
          <w:szCs w:val="24"/>
        </w:rPr>
        <w:t>PRISTOPI ZA RAZVOJ IGER</w:t>
      </w:r>
      <w:r>
        <w:rPr>
          <w:rFonts w:ascii="Times New Roman" w:hAnsi="Times New Roman" w:cs="Times New Roman"/>
          <w:sz w:val="24"/>
          <w:szCs w:val="24"/>
        </w:rPr>
        <w:t xml:space="preserve"> </w:t>
      </w:r>
    </w:p>
    <w:p w14:paraId="13E8DBE1"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674804A1" w14:textId="77777777"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38"/>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39"/>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50E66FAD"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w:t>
      </w:r>
      <w:r w:rsidRPr="00327C02">
        <w:rPr>
          <w:rFonts w:ascii="Times New Roman" w:hAnsi="Times New Roman" w:cs="Times New Roman"/>
          <w:sz w:val="24"/>
          <w:szCs w:val="24"/>
        </w:rPr>
        <w:lastRenderedPageBreak/>
        <w:t xml:space="preserve">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3571B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40"/>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41"/>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D4A2D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 Produkcija poteka iterativno, priporoča Kanban metodo za kreacijo umetnin in podajanje časovnih </w:t>
      </w:r>
      <w:r w:rsidRPr="00327C02">
        <w:rPr>
          <w:rFonts w:ascii="Times New Roman" w:hAnsi="Times New Roman" w:cs="Times New Roman"/>
          <w:sz w:val="24"/>
          <w:szCs w:val="24"/>
        </w:rPr>
        <w:lastRenderedPageBreak/>
        <w:t xml:space="preserve">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B78A6E5" w14:textId="77777777" w:rsidR="00114D4B" w:rsidRPr="00327C02" w:rsidRDefault="00114D4B" w:rsidP="005A6A3B">
      <w:pPr>
        <w:spacing w:line="360" w:lineRule="auto"/>
        <w:contextualSpacing/>
        <w:jc w:val="both"/>
        <w:rPr>
          <w:rFonts w:ascii="Times New Roman" w:hAnsi="Times New Roman" w:cs="Times New Roman"/>
          <w:sz w:val="24"/>
          <w:szCs w:val="24"/>
        </w:rPr>
      </w:pPr>
    </w:p>
    <w:p w14:paraId="2EA751EB" w14:textId="0CF741A2" w:rsidR="00114D4B" w:rsidRPr="00327C02" w:rsidRDefault="00BC227B"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114D4B" w:rsidRPr="00327C02">
        <w:rPr>
          <w:rFonts w:ascii="Times New Roman" w:hAnsi="Times New Roman" w:cs="Times New Roman"/>
          <w:sz w:val="24"/>
          <w:szCs w:val="24"/>
        </w:rPr>
        <w:t>.4 POMANJKLJIVOSTI PROCESNIH MODELOV ZA IGRE</w:t>
      </w:r>
    </w:p>
    <w:p w14:paraId="63FE7D16" w14:textId="552922A3"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42"/>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43"/>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14:paraId="3511913B"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44"/>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FD4EE9"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45"/>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Wilson </w:t>
      </w:r>
      <w:r w:rsidRPr="00327C02">
        <w:rPr>
          <w:rFonts w:ascii="Times New Roman" w:hAnsi="Times New Roman" w:cs="Times New Roman"/>
          <w:sz w:val="24"/>
        </w:rPr>
        <w:lastRenderedPageBreak/>
        <w:t>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79C92F9C" w14:textId="77777777"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46"/>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47"/>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w:t>
      </w:r>
      <w:r w:rsidRPr="00327C02">
        <w:rPr>
          <w:rFonts w:ascii="Times New Roman" w:hAnsi="Times New Roman" w:cs="Times New Roman"/>
          <w:sz w:val="24"/>
          <w:szCs w:val="24"/>
        </w:rPr>
        <w:lastRenderedPageBreak/>
        <w:t xml:space="preserve">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48"/>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6347453" w14:textId="77777777"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155F6959" w14:textId="1056DE1E" w:rsidR="00360F96" w:rsidRPr="00327C02" w:rsidRDefault="00C71903" w:rsidP="005A6A3B">
      <w:pPr>
        <w:spacing w:line="360" w:lineRule="auto"/>
        <w:jc w:val="both"/>
        <w:rPr>
          <w:rFonts w:ascii="Times New Roman" w:hAnsi="Times New Roman" w:cs="Times New Roman"/>
          <w:sz w:val="24"/>
        </w:rPr>
      </w:pPr>
      <w:r>
        <w:rPr>
          <w:rFonts w:ascii="Times New Roman" w:hAnsi="Times New Roman" w:cs="Times New Roman"/>
          <w:sz w:val="24"/>
        </w:rPr>
        <w:lastRenderedPageBreak/>
        <w:t>4</w:t>
      </w:r>
      <w:r w:rsidR="00360F96" w:rsidRPr="00327C02">
        <w:rPr>
          <w:rFonts w:ascii="Times New Roman" w:hAnsi="Times New Roman" w:cs="Times New Roman"/>
          <w:sz w:val="24"/>
        </w:rPr>
        <w:t xml:space="preserve"> INŽENIRING METOD</w:t>
      </w:r>
    </w:p>
    <w:p w14:paraId="085942F8" w14:textId="6F93DB5E"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w:t>
      </w:r>
      <w:r w:rsidR="00C71903">
        <w:rPr>
          <w:rFonts w:ascii="Times New Roman" w:hAnsi="Times New Roman" w:cs="Times New Roman"/>
          <w:sz w:val="24"/>
        </w:rPr>
        <w:t>4</w:t>
      </w:r>
      <w:r w:rsidRPr="00327C02">
        <w:rPr>
          <w:rFonts w:ascii="Times New Roman" w:hAnsi="Times New Roman" w:cs="Times New Roman"/>
          <w:sz w:val="24"/>
        </w:rPr>
        <w:t xml:space="preserve">.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36ACA15" w14:textId="77777777"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14:paraId="12D764FE" w14:textId="1653A760"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Slik </w:t>
      </w:r>
      <w:r w:rsidR="00C71903">
        <w:rPr>
          <w:rFonts w:ascii="Times New Roman" w:hAnsi="Times New Roman" w:cs="Times New Roman"/>
          <w:sz w:val="20"/>
        </w:rPr>
        <w:t>4</w:t>
      </w:r>
      <w:r w:rsidRPr="00327C02">
        <w:rPr>
          <w:rFonts w:ascii="Times New Roman" w:hAnsi="Times New Roman" w:cs="Times New Roman"/>
          <w:sz w:val="20"/>
        </w:rPr>
        <w:t>.1 življenjski cikel IM</w:t>
      </w:r>
    </w:p>
    <w:p w14:paraId="6C4A242F" w14:textId="77777777" w:rsidR="00360F96" w:rsidRPr="00327C02" w:rsidRDefault="00360F96" w:rsidP="005A6A3B">
      <w:pPr>
        <w:spacing w:line="360" w:lineRule="auto"/>
        <w:contextualSpacing/>
        <w:jc w:val="center"/>
        <w:rPr>
          <w:rFonts w:ascii="Times New Roman" w:hAnsi="Times New Roman" w:cs="Times New Roman"/>
          <w:sz w:val="20"/>
        </w:rPr>
      </w:pPr>
    </w:p>
    <w:p w14:paraId="735B1CF3"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1BE6521B" wp14:editId="6DE89233">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145758" cy="790883"/>
                    </a:xfrm>
                    <a:prstGeom prst="rect">
                      <a:avLst/>
                    </a:prstGeom>
                  </pic:spPr>
                </pic:pic>
              </a:graphicData>
            </a:graphic>
          </wp:inline>
        </w:drawing>
      </w:r>
    </w:p>
    <w:p w14:paraId="09729C7A" w14:textId="77777777"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14:paraId="0CE9B416" w14:textId="77777777" w:rsidR="00360F96" w:rsidRPr="00327C02" w:rsidRDefault="00360F96" w:rsidP="005A6A3B">
      <w:pPr>
        <w:spacing w:line="360" w:lineRule="auto"/>
        <w:contextualSpacing/>
        <w:jc w:val="both"/>
        <w:rPr>
          <w:rFonts w:ascii="Times New Roman" w:hAnsi="Times New Roman" w:cs="Times New Roman"/>
          <w:sz w:val="24"/>
        </w:rPr>
      </w:pPr>
    </w:p>
    <w:p w14:paraId="7CAE7992" w14:textId="77777777"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 zato takšne procese označuje za metode inženiringa programske opreme (</w:t>
      </w:r>
      <w:commentRangeStart w:id="10"/>
      <w:r w:rsidRPr="00327C02">
        <w:rPr>
          <w:rFonts w:ascii="Times New Roman" w:hAnsi="Times New Roman" w:cs="Times New Roman"/>
          <w:sz w:val="24"/>
        </w:rPr>
        <w:t>MIPO</w:t>
      </w:r>
      <w:commentRangeEnd w:id="10"/>
      <w:r w:rsidR="00734AFC">
        <w:rPr>
          <w:rStyle w:val="Pripombasklic"/>
        </w:rPr>
        <w:commentReference w:id="10"/>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C7ABE1D" w14:textId="2248DBE1"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C71903">
        <w:rPr>
          <w:rFonts w:ascii="Times New Roman" w:hAnsi="Times New Roman" w:cs="Times New Roman"/>
          <w:sz w:val="24"/>
        </w:rPr>
        <w:t>4</w:t>
      </w:r>
      <w:r w:rsidR="00360F96" w:rsidRPr="00327C02">
        <w:rPr>
          <w:rFonts w:ascii="Times New Roman" w:hAnsi="Times New Roman" w:cs="Times New Roman"/>
          <w:sz w:val="24"/>
        </w:rPr>
        <w:t>.1 PROCESI</w:t>
      </w:r>
    </w:p>
    <w:p w14:paraId="1BDC43E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49"/>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14:paraId="6C2638A1"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14:paraId="1157636A"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14:paraId="608D94C6"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14:paraId="329163C5"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14:paraId="0EAD4F5E"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14:paraId="29CA719D" w14:textId="77777777"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6754ACF" w14:textId="6027FD96"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4</w:t>
      </w:r>
      <w:r w:rsidR="00360F96" w:rsidRPr="00327C02">
        <w:rPr>
          <w:rFonts w:ascii="Times New Roman" w:hAnsi="Times New Roman" w:cs="Times New Roman"/>
          <w:sz w:val="24"/>
        </w:rPr>
        <w:t>.2 NOTACIJE</w:t>
      </w:r>
    </w:p>
    <w:p w14:paraId="6CC3B892"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B8C9CEC" w14:textId="77777777" w:rsidR="00360F96" w:rsidRPr="00327C02" w:rsidRDefault="00360F96" w:rsidP="005A6A3B">
      <w:pPr>
        <w:spacing w:line="360" w:lineRule="auto"/>
        <w:contextualSpacing/>
        <w:jc w:val="both"/>
        <w:rPr>
          <w:rFonts w:ascii="Times New Roman" w:hAnsi="Times New Roman" w:cs="Times New Roman"/>
          <w:sz w:val="24"/>
        </w:rPr>
      </w:pPr>
    </w:p>
    <w:p w14:paraId="4C6CC228" w14:textId="79383BD4"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4</w:t>
      </w:r>
      <w:r w:rsidR="00360F96" w:rsidRPr="00327C02">
        <w:rPr>
          <w:rFonts w:ascii="Times New Roman" w:hAnsi="Times New Roman" w:cs="Times New Roman"/>
          <w:sz w:val="24"/>
        </w:rPr>
        <w:t>.3 KONCEPTI</w:t>
      </w:r>
    </w:p>
    <w:p w14:paraId="036149C2" w14:textId="6E865875"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Vsem MIPO so skupni aspekti, </w:t>
      </w:r>
      <w:ins w:id="11" w:author="dung" w:date="2018-01-26T14:42:00Z">
        <w:r w:rsidR="00A6596B">
          <w:rPr>
            <w:rFonts w:ascii="Times New Roman" w:hAnsi="Times New Roman" w:cs="Times New Roman"/>
            <w:sz w:val="24"/>
          </w:rPr>
          <w:t>ki</w:t>
        </w:r>
      </w:ins>
      <w:r w:rsidRPr="00327C02">
        <w:rPr>
          <w:rFonts w:ascii="Times New Roman" w:hAnsi="Times New Roman" w:cs="Times New Roman"/>
          <w:sz w:val="24"/>
        </w:rPr>
        <w:t>nakazujejo njihovo zgradbo:</w:t>
      </w:r>
    </w:p>
    <w:p w14:paraId="4657470E"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14:paraId="1D4DCB0A"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14:paraId="4C730823"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14:paraId="740C07D2"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14:paraId="0C94ECB7"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14:paraId="4849F1D6" w14:textId="77777777"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7CF71E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4C51E94F"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D706A97" w14:textId="32FC62AA"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2D17A2" w:rsidRPr="00327C02">
        <w:rPr>
          <w:rFonts w:ascii="Times New Roman" w:hAnsi="Times New Roman" w:cs="Times New Roman"/>
          <w:sz w:val="24"/>
        </w:rPr>
        <w:t xml:space="preserve"> METODE INŽENIRINGA</w:t>
      </w:r>
    </w:p>
    <w:p w14:paraId="5CB61C76" w14:textId="043CC9EB"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w:t>
      </w:r>
      <w:r w:rsidR="00C71903">
        <w:rPr>
          <w:rFonts w:ascii="Times New Roman" w:hAnsi="Times New Roman" w:cs="Times New Roman"/>
          <w:sz w:val="24"/>
        </w:rPr>
        <w:t>3</w:t>
      </w:r>
      <w:r w:rsidR="00360F96" w:rsidRPr="00327C02">
        <w:rPr>
          <w:rFonts w:ascii="Times New Roman" w:hAnsi="Times New Roman" w:cs="Times New Roman"/>
          <w:sz w:val="24"/>
        </w:rPr>
        <w:t xml:space="preserve">),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7777777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77777777"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33477F7C" w14:textId="77777777" w:rsidR="00A6596B" w:rsidRDefault="00A6596B" w:rsidP="005A6A3B">
      <w:pPr>
        <w:spacing w:line="360" w:lineRule="auto"/>
        <w:contextualSpacing/>
        <w:jc w:val="both"/>
        <w:rPr>
          <w:rFonts w:ascii="Times New Roman" w:hAnsi="Times New Roman" w:cs="Times New Roman"/>
          <w:sz w:val="24"/>
        </w:rPr>
      </w:pPr>
    </w:p>
    <w:p w14:paraId="62A6699B" w14:textId="42CC50E0" w:rsidR="00C77F39"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360F96" w:rsidRPr="00327C02">
        <w:rPr>
          <w:rFonts w:ascii="Times New Roman" w:hAnsi="Times New Roman" w:cs="Times New Roman"/>
          <w:sz w:val="24"/>
        </w:rPr>
        <w:t>.2 META MODELIRANJE</w:t>
      </w:r>
    </w:p>
    <w:p w14:paraId="252E50E7"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50"/>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51"/>
      </w:r>
      <w:r w:rsidRPr="00327C02">
        <w:rPr>
          <w:rFonts w:ascii="Times New Roman" w:hAnsi="Times New Roman" w:cs="Times New Roman"/>
          <w:sz w:val="24"/>
        </w:rPr>
        <w:t>. Meta-model se osredotoča na prikaz vsebine metode in ima številne prednosti:</w:t>
      </w:r>
    </w:p>
    <w:p w14:paraId="7CE2867B"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14:paraId="194E115A"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14:paraId="62FC5620"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14:paraId="0580FED1"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14:paraId="40BC4EB3" w14:textId="77777777"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323FA67" w14:textId="58F29748"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52"/>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53"/>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w:t>
      </w:r>
      <w:r w:rsidR="00C71903">
        <w:rPr>
          <w:rFonts w:ascii="Times New Roman" w:hAnsi="Times New Roman" w:cs="Times New Roman"/>
          <w:sz w:val="24"/>
        </w:rPr>
        <w:t>5</w:t>
      </w:r>
      <w:r w:rsidR="00627990" w:rsidRPr="00327C02">
        <w:rPr>
          <w:rFonts w:ascii="Times New Roman" w:hAnsi="Times New Roman" w:cs="Times New Roman"/>
          <w:sz w:val="24"/>
        </w:rPr>
        <w:t>.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649FEEF" w14:textId="6DA279D3"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0E3D97CE" wp14:editId="6BF57540">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14:paraId="3FC5F58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2869530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BA2E73E"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54"/>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55"/>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14:paraId="638E1C19"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5DD8DE8C" w14:textId="77777777" w:rsidR="00360F96" w:rsidRPr="00327C02" w:rsidRDefault="00360F96" w:rsidP="005A6A3B">
      <w:pPr>
        <w:spacing w:line="360" w:lineRule="auto"/>
        <w:contextualSpacing/>
        <w:jc w:val="both"/>
        <w:rPr>
          <w:rFonts w:ascii="Times New Roman" w:hAnsi="Times New Roman" w:cs="Times New Roman"/>
          <w:sz w:val="24"/>
        </w:rPr>
      </w:pPr>
    </w:p>
    <w:p w14:paraId="63DE772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56"/>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88EDCC6"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14:paraId="4BB8998E" w14:textId="0D28773C"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 xml:space="preserve">Slika </w:t>
      </w:r>
      <w:r w:rsidR="00C71903">
        <w:rPr>
          <w:rFonts w:ascii="Times New Roman" w:hAnsi="Times New Roman" w:cs="Times New Roman"/>
          <w:noProof/>
          <w:sz w:val="20"/>
          <w:szCs w:val="20"/>
          <w:lang w:eastAsia="sl-SI"/>
        </w:rPr>
        <w:t>5</w:t>
      </w:r>
      <w:r w:rsidRPr="00327C02">
        <w:rPr>
          <w:rFonts w:ascii="Times New Roman" w:hAnsi="Times New Roman" w:cs="Times New Roman"/>
          <w:noProof/>
          <w:sz w:val="20"/>
          <w:szCs w:val="20"/>
          <w:lang w:eastAsia="sl-SI"/>
        </w:rPr>
        <w:t>.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14:paraId="03E7BF92"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2A01A07" wp14:editId="1313491A">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14:paraId="6CACF57D" w14:textId="77777777" w:rsidR="005B426B" w:rsidRPr="00327C02" w:rsidRDefault="005B426B" w:rsidP="005A6A3B">
      <w:pPr>
        <w:spacing w:line="360" w:lineRule="auto"/>
        <w:contextualSpacing/>
        <w:jc w:val="both"/>
        <w:rPr>
          <w:rFonts w:ascii="Times New Roman" w:hAnsi="Times New Roman" w:cs="Times New Roman"/>
          <w:sz w:val="24"/>
        </w:rPr>
      </w:pPr>
    </w:p>
    <w:p w14:paraId="4252B81E" w14:textId="6472FBB5"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360F96" w:rsidRPr="00327C02">
        <w:rPr>
          <w:rFonts w:ascii="Times New Roman" w:hAnsi="Times New Roman" w:cs="Times New Roman"/>
          <w:sz w:val="24"/>
        </w:rPr>
        <w:t>.2.1 METODA METAME</w:t>
      </w:r>
    </w:p>
    <w:p w14:paraId="7A6E2C8A"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6FAF9B92" w14:textId="77777777"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57"/>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14:paraId="3EF0308B" w14:textId="2A2F3076"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3</w:t>
      </w:r>
      <w:r w:rsidRPr="00327C02">
        <w:rPr>
          <w:rFonts w:ascii="Times New Roman" w:hAnsi="Times New Roman" w:cs="Times New Roman"/>
          <w:sz w:val="20"/>
        </w:rPr>
        <w:t xml:space="preserve"> temeljni proces meta-metode za izgradnjo metode inženiringa programske opreme</w:t>
      </w:r>
    </w:p>
    <w:p w14:paraId="1F830BC1"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65E813A7" wp14:editId="1346EA20">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1658108" cy="2593115"/>
                    </a:xfrm>
                    <a:prstGeom prst="rect">
                      <a:avLst/>
                    </a:prstGeom>
                  </pic:spPr>
                </pic:pic>
              </a:graphicData>
            </a:graphic>
          </wp:inline>
        </w:drawing>
      </w:r>
    </w:p>
    <w:p w14:paraId="0166BAFE" w14:textId="77777777"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5D204783" w14:textId="6F62F34F"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 xml:space="preserve">Slika </w:t>
      </w:r>
      <w:r w:rsidR="00C71903">
        <w:rPr>
          <w:rFonts w:ascii="Times New Roman" w:hAnsi="Times New Roman" w:cs="Times New Roman"/>
          <w:sz w:val="24"/>
        </w:rPr>
        <w:t>5</w:t>
      </w:r>
      <w:r w:rsidRPr="00327C02">
        <w:rPr>
          <w:rFonts w:ascii="Times New Roman" w:hAnsi="Times New Roman" w:cs="Times New Roman"/>
          <w:sz w:val="24"/>
        </w:rPr>
        <w:t>.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3A6450FF" w14:textId="421D12BD"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t>5</w:t>
      </w:r>
      <w:r w:rsidR="00360F96" w:rsidRPr="00327C02">
        <w:rPr>
          <w:rFonts w:ascii="Times New Roman" w:hAnsi="Times New Roman" w:cs="Times New Roman"/>
          <w:sz w:val="24"/>
        </w:rPr>
        <w:t xml:space="preserve">.3 SESTAVA METODE </w:t>
      </w:r>
    </w:p>
    <w:p w14:paraId="358414DD" w14:textId="6E159AE6"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w:t>
      </w:r>
      <w:r w:rsidR="00FB00C7">
        <w:rPr>
          <w:rFonts w:ascii="Times New Roman" w:hAnsi="Times New Roman" w:cs="Times New Roman"/>
          <w:sz w:val="24"/>
        </w:rPr>
        <w:t>o</w:t>
      </w:r>
      <w:r w:rsidRPr="00327C02">
        <w:rPr>
          <w:rFonts w:ascii="Times New Roman" w:hAnsi="Times New Roman" w:cs="Times New Roman"/>
          <w:sz w:val="24"/>
        </w:rPr>
        <w:t xml:space="preserve">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 xml:space="preserve">tavlja prva tretjina v sliki </w:t>
      </w:r>
      <w:r w:rsidR="00C71903">
        <w:rPr>
          <w:rFonts w:ascii="Times New Roman" w:hAnsi="Times New Roman" w:cs="Times New Roman"/>
          <w:sz w:val="24"/>
        </w:rPr>
        <w:t>5</w:t>
      </w:r>
      <w:r w:rsidR="00627990" w:rsidRPr="00327C02">
        <w:rPr>
          <w:rFonts w:ascii="Times New Roman" w:hAnsi="Times New Roman" w:cs="Times New Roman"/>
          <w:sz w:val="24"/>
        </w:rPr>
        <w:t>.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593290" cy="1712597"/>
                    </a:xfrm>
                    <a:prstGeom prst="rect">
                      <a:avLst/>
                    </a:prstGeom>
                  </pic:spPr>
                </pic:pic>
              </a:graphicData>
            </a:graphic>
          </wp:inline>
        </w:drawing>
      </w:r>
    </w:p>
    <w:p w14:paraId="187A9E8F" w14:textId="77777777"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14:paraId="3321821B" w14:textId="4AC356C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 xml:space="preserve"> IZGRADNJA PROCESA</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43D2BAD3"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A6596B">
        <w:rPr>
          <w:rFonts w:ascii="Times New Roman" w:hAnsi="Times New Roman" w:cs="Times New Roman"/>
          <w:sz w:val="24"/>
          <w:szCs w:val="20"/>
        </w:rPr>
        <w:t>, ki</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commentRangeStart w:id="12"/>
      <w:r w:rsidR="00E30B3F">
        <w:rPr>
          <w:rFonts w:ascii="Times New Roman" w:hAnsi="Times New Roman" w:cs="Times New Roman"/>
          <w:sz w:val="24"/>
          <w:szCs w:val="20"/>
        </w:rPr>
        <w:t>V našem primeru smo sestavlili procesni model s pomočjo meta-metode MetaME in praks Agilnega modeliranja</w:t>
      </w:r>
      <w:commentRangeEnd w:id="12"/>
      <w:r w:rsidR="00FB00C7">
        <w:rPr>
          <w:rStyle w:val="Pripombasklic"/>
        </w:rPr>
        <w:commentReference w:id="12"/>
      </w:r>
      <w:r w:rsidR="00E30B3F">
        <w:rPr>
          <w:rFonts w:ascii="Times New Roman" w:hAnsi="Times New Roman" w:cs="Times New Roman"/>
          <w:sz w:val="24"/>
          <w:szCs w:val="20"/>
        </w:rPr>
        <w:t>.</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57114BF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w:t>
      </w:r>
      <w:r w:rsidR="00FB00C7">
        <w:rPr>
          <w:rFonts w:ascii="Times New Roman" w:hAnsi="Times New Roman" w:cs="Times New Roman"/>
          <w:sz w:val="24"/>
          <w:szCs w:val="20"/>
        </w:rPr>
        <w:t>e</w:t>
      </w:r>
      <w:r w:rsidR="00D10888" w:rsidRPr="00327C02">
        <w:rPr>
          <w:rFonts w:ascii="Times New Roman" w:hAnsi="Times New Roman" w:cs="Times New Roman"/>
          <w:sz w:val="24"/>
          <w:szCs w:val="20"/>
        </w:rPr>
        <w:t>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14:paraId="1249A86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ECE5E85" w14:textId="77777777" w:rsidR="00503784" w:rsidRPr="00327C02" w:rsidRDefault="00503784" w:rsidP="005A6A3B">
      <w:pPr>
        <w:spacing w:line="360" w:lineRule="auto"/>
        <w:contextualSpacing/>
        <w:jc w:val="both"/>
        <w:rPr>
          <w:rFonts w:ascii="Times New Roman" w:hAnsi="Times New Roman" w:cs="Times New Roman"/>
          <w:sz w:val="24"/>
          <w:szCs w:val="20"/>
        </w:rPr>
      </w:pPr>
    </w:p>
    <w:p w14:paraId="3E0CEBC2"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ABB5E17" w14:textId="0B18163E"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6</w:t>
      </w:r>
      <w:r w:rsidR="00360F96" w:rsidRPr="00327C02">
        <w:rPr>
          <w:rFonts w:ascii="Times New Roman" w:hAnsi="Times New Roman" w:cs="Times New Roman"/>
          <w:sz w:val="24"/>
          <w:szCs w:val="24"/>
        </w:rPr>
        <w:t>.4 DEFINIRANJE ARTEFAKTOV</w:t>
      </w:r>
    </w:p>
    <w:p w14:paraId="71156DC5" w14:textId="77777777"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77777777"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58"/>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59"/>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60"/>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788668E2" w14:textId="77777777" w:rsidR="006C344F" w:rsidRDefault="006C344F" w:rsidP="005A6A3B">
      <w:pPr>
        <w:spacing w:line="360" w:lineRule="auto"/>
        <w:contextualSpacing/>
        <w:jc w:val="center"/>
        <w:rPr>
          <w:rFonts w:ascii="Times New Roman" w:hAnsi="Times New Roman" w:cs="Times New Roman"/>
          <w:sz w:val="20"/>
          <w:szCs w:val="20"/>
        </w:rPr>
      </w:pP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77777777"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noProof/>
          <w:sz w:val="20"/>
          <w:szCs w:val="20"/>
          <w:lang w:eastAsia="sl-SI"/>
        </w:rPr>
        <w:drawing>
          <wp:inline distT="0" distB="0" distL="0" distR="0" wp14:anchorId="5419ABCD" wp14:editId="77E0A8B1">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417090" cy="3565312"/>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DEFINIRANJE PROCESNEGA MODELA</w:t>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1D2B9D45"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Pr="00327C02">
        <w:rPr>
          <w:rFonts w:ascii="Times New Roman" w:hAnsi="Times New Roman" w:cs="Times New Roman"/>
          <w:sz w:val="24"/>
          <w:szCs w:val="20"/>
        </w:rPr>
        <w:t>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77777777"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7073E63C" w14:textId="77777777"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61"/>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14:paraId="29547B38" w14:textId="77777777"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14:paraId="2907CAB8" w14:textId="77777777"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Fazo testiranja predstavljajo </w:t>
      </w:r>
      <w:commentRangeStart w:id="13"/>
      <w:r w:rsidRPr="00327C02">
        <w:rPr>
          <w:rFonts w:ascii="Times New Roman" w:hAnsi="Times New Roman" w:cs="Times New Roman"/>
          <w:sz w:val="24"/>
          <w:szCs w:val="20"/>
        </w:rPr>
        <w:t xml:space="preserve">modra </w:t>
      </w:r>
      <w:commentRangeEnd w:id="13"/>
      <w:r w:rsidR="00C95ABA">
        <w:rPr>
          <w:rStyle w:val="Pripombasklic"/>
        </w:rPr>
        <w:commentReference w:id="13"/>
      </w:r>
      <w:r w:rsidRPr="00327C02">
        <w:rPr>
          <w:rFonts w:ascii="Times New Roman" w:hAnsi="Times New Roman" w:cs="Times New Roman"/>
          <w:sz w:val="24"/>
          <w:szCs w:val="20"/>
        </w:rPr>
        <w:t>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62"/>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665716" cy="5951230"/>
                    </a:xfrm>
                    <a:prstGeom prst="rect">
                      <a:avLst/>
                    </a:prstGeom>
                  </pic:spPr>
                </pic:pic>
              </a:graphicData>
            </a:graphic>
          </wp:inline>
        </w:drawing>
      </w:r>
    </w:p>
    <w:p w14:paraId="193E7840" w14:textId="1AF2AF5E"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IZBIRA ORODIJ</w:t>
      </w:r>
    </w:p>
    <w:p w14:paraId="0C97DD56" w14:textId="77777777"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3912D48E" w14:textId="77777777" w:rsidR="007A6190" w:rsidRDefault="007A6190" w:rsidP="005A6A3B">
      <w:pPr>
        <w:spacing w:line="360" w:lineRule="auto"/>
        <w:contextualSpacing/>
        <w:jc w:val="both"/>
        <w:rPr>
          <w:rFonts w:ascii="Times New Roman" w:hAnsi="Times New Roman" w:cs="Times New Roman"/>
          <w:sz w:val="24"/>
          <w:szCs w:val="20"/>
        </w:rPr>
      </w:pPr>
    </w:p>
    <w:p w14:paraId="22711ACA" w14:textId="5722E1DE"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77777777"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C20AB8" wp14:editId="2C21F6F8">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548249" cy="1112030"/>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255B9074" w14:textId="77777777"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14:paraId="44C18875" w14:textId="77777777"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Obremenitev razvoja je tako minimalna in </w:t>
      </w:r>
      <w:commentRangeStart w:id="14"/>
      <w:r w:rsidRPr="00327C02">
        <w:rPr>
          <w:rFonts w:ascii="Times New Roman" w:hAnsi="Times New Roman" w:cs="Times New Roman"/>
          <w:sz w:val="24"/>
          <w:szCs w:val="20"/>
        </w:rPr>
        <w:t>dnevnik zaostankov fiksen</w:t>
      </w:r>
      <w:commentRangeEnd w:id="14"/>
      <w:r w:rsidR="00C95ABA">
        <w:rPr>
          <w:rStyle w:val="Pripombasklic"/>
        </w:rPr>
        <w:commentReference w:id="14"/>
      </w:r>
      <w:r w:rsidRPr="00327C02">
        <w:rPr>
          <w:rFonts w:ascii="Times New Roman" w:hAnsi="Times New Roman" w:cs="Times New Roman"/>
          <w:sz w:val="24"/>
          <w:szCs w:val="20"/>
        </w:rPr>
        <w:t xml:space="preserve">.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63"/>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14:paraId="4F9CD3EF" w14:textId="77777777"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 xml:space="preserve">ot </w:t>
      </w:r>
      <w:commentRangeStart w:id="15"/>
      <w:r w:rsidR="00DA78AC">
        <w:rPr>
          <w:rFonts w:ascii="Times New Roman" w:hAnsi="Times New Roman" w:cs="Times New Roman"/>
          <w:sz w:val="24"/>
          <w:szCs w:val="20"/>
        </w:rPr>
        <w:t>potrebna orodja</w:t>
      </w:r>
      <w:commentRangeEnd w:id="15"/>
      <w:r w:rsidR="00C95ABA">
        <w:rPr>
          <w:rStyle w:val="Pripombasklic"/>
        </w:rPr>
        <w:commentReference w:id="15"/>
      </w:r>
      <w:r w:rsidR="00DA78AC">
        <w:rPr>
          <w:rFonts w:ascii="Times New Roman" w:hAnsi="Times New Roman" w:cs="Times New Roman"/>
          <w:sz w:val="24"/>
          <w:szCs w:val="20"/>
        </w:rPr>
        <w:t>.</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w:t>
      </w:r>
      <w:commentRangeStart w:id="16"/>
      <w:r>
        <w:rPr>
          <w:rFonts w:ascii="Times New Roman" w:hAnsi="Times New Roman" w:cs="Times New Roman"/>
          <w:sz w:val="24"/>
          <w:szCs w:val="20"/>
        </w:rPr>
        <w:t xml:space="preserve">umetnikom </w:t>
      </w:r>
      <w:commentRangeEnd w:id="16"/>
      <w:r w:rsidR="00C95ABA">
        <w:rPr>
          <w:rStyle w:val="Pripombasklic"/>
        </w:rPr>
        <w:commentReference w:id="16"/>
      </w:r>
      <w:r>
        <w:rPr>
          <w:rFonts w:ascii="Times New Roman" w:hAnsi="Times New Roman" w:cs="Times New Roman"/>
          <w:sz w:val="24"/>
          <w:szCs w:val="20"/>
        </w:rPr>
        <w:t>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64"/>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65"/>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66"/>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20A53E7C" w14:textId="5DF38F26" w:rsidR="00BB6D28" w:rsidRPr="00CA19C9"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262075DE"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67"/>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68"/>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69"/>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14:paraId="465694B3" w14:textId="77777777"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029362B6" w14:textId="77777777" w:rsidR="00BB6D28" w:rsidRDefault="00BB6D28" w:rsidP="005A6A3B">
      <w:pPr>
        <w:spacing w:line="360" w:lineRule="auto"/>
        <w:contextualSpacing/>
        <w:jc w:val="both"/>
        <w:rPr>
          <w:rFonts w:ascii="Times New Roman" w:hAnsi="Times New Roman" w:cs="Times New Roman"/>
          <w:sz w:val="24"/>
          <w:szCs w:val="24"/>
        </w:rPr>
      </w:pPr>
    </w:p>
    <w:p w14:paraId="6B3E7EC3" w14:textId="63C78815" w:rsidR="00BB6D28" w:rsidRPr="00E442B5" w:rsidRDefault="00C71903"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7</w:t>
      </w:r>
      <w:r w:rsidR="00DA650F">
        <w:rPr>
          <w:rFonts w:ascii="Times New Roman" w:hAnsi="Times New Roman" w:cs="Times New Roman"/>
          <w:sz w:val="24"/>
          <w:szCs w:val="24"/>
        </w:rPr>
        <w:t>.1</w:t>
      </w:r>
      <w:r w:rsidR="00BB6D28">
        <w:rPr>
          <w:rFonts w:ascii="Times New Roman" w:hAnsi="Times New Roman" w:cs="Times New Roman"/>
          <w:sz w:val="24"/>
          <w:szCs w:val="24"/>
        </w:rPr>
        <w:t xml:space="preserve"> AGILNI PRISTOP</w:t>
      </w:r>
    </w:p>
    <w:p w14:paraId="5791E3D8" w14:textId="77777777"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14:paraId="12DEC0B2" w14:textId="77777777" w:rsidR="00BB6D28" w:rsidRDefault="00BB6D28" w:rsidP="005A6A3B">
      <w:pPr>
        <w:spacing w:line="360" w:lineRule="auto"/>
        <w:contextualSpacing/>
        <w:jc w:val="center"/>
        <w:rPr>
          <w:rFonts w:ascii="Times New Roman" w:hAnsi="Times New Roman" w:cs="Times New Roman"/>
          <w:sz w:val="24"/>
          <w:szCs w:val="24"/>
        </w:rPr>
      </w:pPr>
    </w:p>
    <w:p w14:paraId="06931D5F" w14:textId="77777777" w:rsidR="002944B6" w:rsidRDefault="002944B6" w:rsidP="005A6A3B">
      <w:pPr>
        <w:spacing w:line="360" w:lineRule="auto"/>
        <w:contextualSpacing/>
        <w:jc w:val="center"/>
        <w:rPr>
          <w:rFonts w:ascii="Times New Roman" w:hAnsi="Times New Roman" w:cs="Times New Roman"/>
          <w:sz w:val="20"/>
          <w:szCs w:val="20"/>
        </w:rPr>
      </w:pPr>
    </w:p>
    <w:p w14:paraId="54DA7B89" w14:textId="77777777" w:rsidR="002944B6" w:rsidRDefault="002944B6" w:rsidP="005A6A3B">
      <w:pPr>
        <w:spacing w:line="360" w:lineRule="auto"/>
        <w:contextualSpacing/>
        <w:jc w:val="center"/>
        <w:rPr>
          <w:rFonts w:ascii="Times New Roman" w:hAnsi="Times New Roman" w:cs="Times New Roman"/>
          <w:sz w:val="20"/>
          <w:szCs w:val="20"/>
        </w:rPr>
      </w:pPr>
    </w:p>
    <w:p w14:paraId="5CC20F2F" w14:textId="77777777" w:rsidR="002944B6" w:rsidRDefault="002944B6" w:rsidP="005A6A3B">
      <w:pPr>
        <w:spacing w:line="360" w:lineRule="auto"/>
        <w:contextualSpacing/>
        <w:jc w:val="center"/>
        <w:rPr>
          <w:rFonts w:ascii="Times New Roman" w:hAnsi="Times New Roman" w:cs="Times New Roman"/>
          <w:sz w:val="20"/>
          <w:szCs w:val="20"/>
        </w:rPr>
      </w:pPr>
    </w:p>
    <w:p w14:paraId="1BCD64CE" w14:textId="78BC8151"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 xml:space="preserve">Slika </w:t>
      </w:r>
      <w:r w:rsidR="00C71903">
        <w:rPr>
          <w:rFonts w:ascii="Times New Roman" w:hAnsi="Times New Roman" w:cs="Times New Roman"/>
          <w:sz w:val="20"/>
          <w:szCs w:val="20"/>
        </w:rPr>
        <w:t>7</w:t>
      </w:r>
      <w:r w:rsidRPr="0054352E">
        <w:rPr>
          <w:rFonts w:ascii="Times New Roman" w:hAnsi="Times New Roman" w:cs="Times New Roman"/>
          <w:sz w:val="20"/>
          <w:szCs w:val="20"/>
        </w:rPr>
        <w:t>.1 optimiziran procesni model na podlagi praks AM</w:t>
      </w:r>
    </w:p>
    <w:p w14:paraId="31A0E770" w14:textId="77777777"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2E0C5A2E" wp14:editId="2AEC5CE2">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59313" cy="2301031"/>
                    </a:xfrm>
                    <a:prstGeom prst="rect">
                      <a:avLst/>
                    </a:prstGeom>
                  </pic:spPr>
                </pic:pic>
              </a:graphicData>
            </a:graphic>
          </wp:inline>
        </w:drawing>
      </w:r>
    </w:p>
    <w:p w14:paraId="04DB7ACC" w14:textId="77777777" w:rsidR="00BB6D28" w:rsidRDefault="00BB6D28" w:rsidP="005A6A3B">
      <w:pPr>
        <w:spacing w:line="360" w:lineRule="auto"/>
        <w:contextualSpacing/>
        <w:jc w:val="center"/>
        <w:rPr>
          <w:rFonts w:ascii="Times New Roman" w:hAnsi="Times New Roman" w:cs="Times New Roman"/>
          <w:sz w:val="20"/>
          <w:szCs w:val="20"/>
        </w:rPr>
      </w:pPr>
    </w:p>
    <w:p w14:paraId="7302A60B" w14:textId="72B9EBA5" w:rsidR="00DA650F"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A650F">
        <w:rPr>
          <w:rFonts w:ascii="Times New Roman" w:hAnsi="Times New Roman" w:cs="Times New Roman"/>
          <w:sz w:val="24"/>
          <w:szCs w:val="20"/>
        </w:rPr>
        <w:t>ZRELOSTNI PRISTOP DGMM</w:t>
      </w:r>
    </w:p>
    <w:p w14:paraId="47A8EE34" w14:textId="77777777"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70"/>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14:paraId="36C7249F" w14:textId="77777777"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71"/>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72"/>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14:paraId="10D4B88A"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4BB8324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746D3404" w14:textId="77777777" w:rsidR="00EA0066" w:rsidRDefault="00EA0066" w:rsidP="005A6A3B">
      <w:pPr>
        <w:autoSpaceDE w:val="0"/>
        <w:autoSpaceDN w:val="0"/>
        <w:adjustRightInd w:val="0"/>
        <w:spacing w:after="0" w:line="360" w:lineRule="auto"/>
        <w:rPr>
          <w:rFonts w:ascii="Times New Roman" w:hAnsi="Times New Roman" w:cs="Times New Roman"/>
          <w:sz w:val="24"/>
          <w:szCs w:val="24"/>
        </w:rPr>
      </w:pPr>
    </w:p>
    <w:p w14:paraId="1C716B13" w14:textId="77777777"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14:paraId="462587DA" w14:textId="61921672"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14:paraId="28D988C5" w14:textId="77777777"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77777777"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3C73F6D8"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r w:rsidR="003E0D47">
        <w:rPr>
          <w:rFonts w:ascii="Times New Roman" w:hAnsi="Times New Roman" w:cs="Times New Roman"/>
          <w:sz w:val="24"/>
          <w:szCs w:val="24"/>
        </w:rPr>
        <w:t>DISKUSIJA</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EB6C3EA"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77777777"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 xml:space="preserve">predstavlja </w:t>
      </w:r>
      <w:commentRangeStart w:id="17"/>
      <w:r w:rsidR="00274A6B">
        <w:rPr>
          <w:rFonts w:ascii="Times New Roman" w:hAnsi="Times New Roman" w:cs="Times New Roman"/>
          <w:sz w:val="24"/>
          <w:szCs w:val="24"/>
        </w:rPr>
        <w:t xml:space="preserve">krestomatijo </w:t>
      </w:r>
      <w:commentRangeEnd w:id="17"/>
      <w:r w:rsidR="00CA43AF">
        <w:rPr>
          <w:rStyle w:val="Pripombasklic"/>
        </w:rPr>
        <w:commentReference w:id="17"/>
      </w:r>
      <w:r w:rsidR="00274A6B">
        <w:rPr>
          <w:rFonts w:ascii="Times New Roman" w:hAnsi="Times New Roman" w:cs="Times New Roman"/>
          <w:sz w:val="24"/>
          <w:szCs w:val="24"/>
        </w:rPr>
        <w:t xml:space="preserve">izkušenih posameznikov industrij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77777777"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14:paraId="339BD0D3" w14:textId="77777777"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14:paraId="7BA6F2F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14:paraId="4EC4A09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14:paraId="6850874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14:paraId="7461CBB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14:paraId="66D1E68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14:paraId="1D86A7C9"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14:paraId="51DF877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14:paraId="075C919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14:paraId="054ADC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14:paraId="23E892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14:paraId="2C37C07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14:paraId="71DF2A2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14:paraId="19604E3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14:paraId="1EA480C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14:paraId="27EBFC2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14:paraId="233512B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14:paraId="461B2F2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14:paraId="1BECA1A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14:paraId="6001EC7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14:paraId="44D879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14:paraId="3FA8C4E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14:paraId="4897DD2A"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14:paraId="050C740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14:paraId="49CB9C89"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14:paraId="234120D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14:paraId="1496AA1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14:paraId="7308B64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14:paraId="3044E3C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14:paraId="5DE264F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14:paraId="51482940"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14:paraId="58636E1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14:paraId="798258A4"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14:paraId="188F7CF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14:paraId="53B9230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14:paraId="0080EE6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14:paraId="6D47983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14:paraId="6EA8A21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14:paraId="56606098"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14:paraId="4A667F4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14:paraId="592CF139"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14:paraId="2C2F074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14:paraId="2336F40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14:paraId="0E3C841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14:paraId="42A42E2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14:paraId="2F8ACF0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14:paraId="7B342E7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14:paraId="1BE80BB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14:paraId="301615A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14:paraId="5A49FEB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14:paraId="63BD71C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14:paraId="75C3653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14:paraId="640FD5F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14:paraId="4E90217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14:paraId="0A61EAE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14:paraId="697CF9E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14:paraId="7A8CF5C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14:paraId="0CBDB6BA"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14:paraId="6517B28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14:paraId="5929687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14:paraId="2498B11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14:paraId="10CF54E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14:paraId="7CF880D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14:paraId="6474E73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14:paraId="73D815A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14:paraId="43C3A998"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14:paraId="444E04D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14:paraId="001D413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14:paraId="7D5AC36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14:paraId="1E070EA7"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14:paraId="0FC9E26E"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14:paraId="4F004D8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14:paraId="59AC383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14:paraId="3EF6A5C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14:paraId="174365F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14:paraId="0FAA986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14:paraId="1EA6918C"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14:paraId="772A7CA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14:paraId="33FDEA5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14:paraId="2F14D2D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14:paraId="4CE87E6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14:paraId="0E454301"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14:paraId="1228493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14:paraId="2E8CAFB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14:paraId="663F0F25"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14:paraId="1C34F9B3"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14:paraId="375C1A26"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14:paraId="636400A4"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14:paraId="0E796F72"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14:paraId="63B5100D"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14:paraId="34359FEF"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14:paraId="08456C2B"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14:paraId="6A536704"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14:paraId="1CA3E38A" w14:textId="77777777"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14:paraId="565CEBDD" w14:textId="77777777"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14:paraId="45D1691B" w14:textId="77777777"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14:paraId="0DBA1943"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561" cy="4866765"/>
                    </a:xfrm>
                    <a:prstGeom prst="rect">
                      <a:avLst/>
                    </a:prstGeom>
                  </pic:spPr>
                </pic:pic>
              </a:graphicData>
            </a:graphic>
          </wp:inline>
        </w:drawing>
      </w:r>
    </w:p>
    <w:p w14:paraId="285CAD02"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609132" cy="2555894"/>
                    </a:xfrm>
                    <a:prstGeom prst="rect">
                      <a:avLst/>
                    </a:prstGeom>
                  </pic:spPr>
                </pic:pic>
              </a:graphicData>
            </a:graphic>
          </wp:inline>
        </w:drawing>
      </w:r>
    </w:p>
    <w:p w14:paraId="0095C4BA"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52"/>
      <w:headerReference w:type="default" r:id="rId53"/>
      <w:footerReference w:type="even" r:id="rId54"/>
      <w:footerReference w:type="default" r:id="rId55"/>
      <w:headerReference w:type="first" r:id="rId56"/>
      <w:footerReference w:type="first" r:id="rId5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Berce, Jaroslav" w:date="2018-01-26T14:56:00Z" w:initials="BJ">
    <w:p w14:paraId="6B3E3C6E" w14:textId="77777777" w:rsidR="00BA6E5F" w:rsidRDefault="00BA6E5F">
      <w:pPr>
        <w:pStyle w:val="Pripombabesedilo"/>
      </w:pPr>
    </w:p>
    <w:p w14:paraId="624B9BC8" w14:textId="0B54804A" w:rsidR="00734AFC" w:rsidRDefault="00734AFC">
      <w:pPr>
        <w:pStyle w:val="Pripombabesedilo"/>
      </w:pPr>
      <w:r>
        <w:rPr>
          <w:rStyle w:val="Pripombasklic"/>
        </w:rPr>
        <w:annotationRef/>
      </w:r>
      <w:r>
        <w:t>Po tem »napornem« pregledu vseh teh metod bi mogoče poglavje o tem katera (ali katere) je najbolj uparabna in uporabljena oz. funkcijsko »naj«uspešnejša bil dobrodošel.</w:t>
      </w:r>
    </w:p>
  </w:comment>
  <w:comment w:id="5" w:author="Berce, Jaroslav" w:date="2018-01-22T09:57:00Z" w:initials="BJ">
    <w:p w14:paraId="2B8FF5FC" w14:textId="66672111" w:rsidR="00734AFC" w:rsidRDefault="00734AFC">
      <w:pPr>
        <w:pStyle w:val="Pripombabesedilo"/>
      </w:pPr>
      <w:r>
        <w:rPr>
          <w:rStyle w:val="Pripombasklic"/>
        </w:rPr>
        <w:annotationRef/>
      </w:r>
      <w:r>
        <w:t>Pred tem bi potrebovali en kratek stavek kot uvod v »novo« tematiko …</w:t>
      </w:r>
    </w:p>
  </w:comment>
  <w:comment w:id="7" w:author="Berce, Jaroslav" w:date="2018-01-22T09:59:00Z" w:initials="BJ">
    <w:p w14:paraId="20CB6FE6" w14:textId="7C0CEC72" w:rsidR="00734AFC" w:rsidRDefault="00734AFC">
      <w:pPr>
        <w:pStyle w:val="Pripombabesedilo"/>
      </w:pPr>
      <w:r>
        <w:rPr>
          <w:rStyle w:val="Pripombasklic"/>
        </w:rPr>
        <w:annotationRef/>
      </w:r>
      <w:r>
        <w:t>Res? Ali pod to spadajo tudi »gambling« itd?</w:t>
      </w:r>
    </w:p>
  </w:comment>
  <w:comment w:id="8" w:author="Berce, Jaroslav" w:date="2018-01-22T10:02:00Z" w:initials="BJ">
    <w:p w14:paraId="16D7D84A" w14:textId="15CF1E5E" w:rsidR="00734AFC" w:rsidRDefault="00734AFC">
      <w:pPr>
        <w:pStyle w:val="Pripombabesedilo"/>
      </w:pPr>
      <w:r>
        <w:rPr>
          <w:rStyle w:val="Pripombasklic"/>
        </w:rPr>
        <w:annotationRef/>
      </w:r>
      <w:r>
        <w:t>Zanimivo – zakaj pa?</w:t>
      </w:r>
    </w:p>
  </w:comment>
  <w:comment w:id="9" w:author="Berce, Jaroslav" w:date="2018-01-22T10:04:00Z" w:initials="BJ">
    <w:p w14:paraId="0B3EF6C4" w14:textId="77F6569F" w:rsidR="00734AFC" w:rsidRDefault="00734AFC">
      <w:pPr>
        <w:pStyle w:val="Pripombabesedilo"/>
      </w:pPr>
      <w:r>
        <w:rPr>
          <w:rStyle w:val="Pripombasklic"/>
        </w:rPr>
        <w:annotationRef/>
      </w:r>
      <w:r>
        <w:t>Ali je Avstrija »velesila« za igre? Če ni je tole malo ne-relevantno.</w:t>
      </w:r>
    </w:p>
  </w:comment>
  <w:comment w:id="10" w:author="Berce, Jaroslav" w:date="2018-01-26T14:42:00Z" w:initials="BJ">
    <w:p w14:paraId="4DA58373" w14:textId="77777777" w:rsidR="00C71903" w:rsidRDefault="00734AFC">
      <w:pPr>
        <w:pStyle w:val="Pripombabesedilo"/>
      </w:pPr>
      <w:r>
        <w:rPr>
          <w:rStyle w:val="Pripombasklic"/>
        </w:rPr>
        <w:annotationRef/>
      </w:r>
      <w:r>
        <w:t>Tole me vse skupaj zelooo spominja na Projektno Vodenje (po znanih metodologijah: PMI, IPMA, PRINCE II) seveda ob »pomanjkanj</w:t>
      </w:r>
    </w:p>
    <w:p w14:paraId="792C7ABF" w14:textId="1075C017" w:rsidR="00734AFC" w:rsidRDefault="00734AFC">
      <w:pPr>
        <w:pStyle w:val="Pripombabesedilo"/>
      </w:pPr>
      <w:r>
        <w:t>u« nekaterih delov (tveganja, presoja kvalitete ali kakovosti, …), ki jih PM vsebuje!</w:t>
      </w:r>
      <w:r>
        <w:br/>
        <w:t xml:space="preserve">GANTT, CriticPath, …. </w:t>
      </w:r>
      <w:r w:rsidR="00A6596B">
        <w:t xml:space="preserve">al </w:t>
      </w:r>
      <w:r>
        <w:t>Orodja pri PM.</w:t>
      </w:r>
    </w:p>
  </w:comment>
  <w:comment w:id="12" w:author="Berce, Jaroslav" w:date="2018-01-22T11:03:00Z" w:initials="BJ">
    <w:p w14:paraId="4DB4780B" w14:textId="33BF9058" w:rsidR="00FB00C7" w:rsidRDefault="00FB00C7">
      <w:pPr>
        <w:pStyle w:val="Pripombabesedilo"/>
      </w:pPr>
      <w:r>
        <w:rPr>
          <w:rStyle w:val="Pripombasklic"/>
        </w:rPr>
        <w:annotationRef/>
      </w:r>
      <w:r>
        <w:t>Iz vsega povedanega se ne da izluščiti ZAKAJ ste se odločili za ta pristop!</w:t>
      </w:r>
    </w:p>
  </w:comment>
  <w:comment w:id="13" w:author="Berce, Jaroslav" w:date="2018-01-22T11:09:00Z" w:initials="BJ">
    <w:p w14:paraId="17B1056C" w14:textId="5A6C42FC" w:rsidR="00C95ABA" w:rsidRDefault="00C95ABA">
      <w:pPr>
        <w:pStyle w:val="Pripombabesedilo"/>
      </w:pPr>
      <w:r>
        <w:rPr>
          <w:rStyle w:val="Pripombasklic"/>
        </w:rPr>
        <w:annotationRef/>
      </w:r>
      <w:r>
        <w:t>???</w:t>
      </w:r>
    </w:p>
  </w:comment>
  <w:comment w:id="14" w:author="Berce, Jaroslav" w:date="2018-01-22T11:10:00Z" w:initials="BJ">
    <w:p w14:paraId="06529272" w14:textId="3513352B" w:rsidR="00C95ABA" w:rsidRDefault="00C95ABA">
      <w:pPr>
        <w:pStyle w:val="Pripombabesedilo"/>
      </w:pPr>
      <w:r>
        <w:rPr>
          <w:rStyle w:val="Pripombasklic"/>
        </w:rPr>
        <w:annotationRef/>
      </w:r>
      <w:r>
        <w:t>???</w:t>
      </w:r>
    </w:p>
  </w:comment>
  <w:comment w:id="15" w:author="Berce, Jaroslav" w:date="2018-01-22T11:11:00Z" w:initials="BJ">
    <w:p w14:paraId="3CEB8FD5" w14:textId="30983EC8" w:rsidR="00C95ABA" w:rsidRDefault="00C95ABA">
      <w:pPr>
        <w:pStyle w:val="Pripombabesedilo"/>
      </w:pPr>
      <w:r>
        <w:rPr>
          <w:rStyle w:val="Pripombasklic"/>
        </w:rPr>
        <w:annotationRef/>
      </w:r>
      <w:r>
        <w:t>Zaposleni NI= orodja !</w:t>
      </w:r>
    </w:p>
  </w:comment>
  <w:comment w:id="16" w:author="Berce, Jaroslav" w:date="2018-01-22T11:11:00Z" w:initials="BJ">
    <w:p w14:paraId="5BAD5B31" w14:textId="69C423E9" w:rsidR="00C95ABA" w:rsidRDefault="00C95ABA">
      <w:pPr>
        <w:pStyle w:val="Pripombabesedilo"/>
      </w:pPr>
      <w:r>
        <w:rPr>
          <w:rStyle w:val="Pripombasklic"/>
        </w:rPr>
        <w:annotationRef/>
      </w:r>
      <w:r>
        <w:t>Umetnik = designer?</w:t>
      </w:r>
    </w:p>
  </w:comment>
  <w:comment w:id="17" w:author="Berce, Jaroslav" w:date="2018-01-22T11:16:00Z" w:initials="BJ">
    <w:p w14:paraId="18EDDF4C" w14:textId="3375D1FE" w:rsidR="00CA43AF" w:rsidRDefault="00CA43AF">
      <w:pPr>
        <w:pStyle w:val="Pripombabesedilo"/>
      </w:pPr>
      <w:r>
        <w:rPr>
          <w:rStyle w:val="Pripombasklic"/>
        </w:rPr>
        <w:annotationRef/>
      </w:r>
      <w:r>
        <w:t>Kajjj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DC0B05" w15:done="0"/>
  <w15:commentEx w15:paraId="128AB717" w15:done="0"/>
  <w15:commentEx w15:paraId="2FE99B95" w15:done="0"/>
  <w15:commentEx w15:paraId="401F79F0" w15:done="0"/>
  <w15:commentEx w15:paraId="18BD3308" w15:done="0"/>
  <w15:commentEx w15:paraId="35EC07ED" w15:done="0"/>
  <w15:commentEx w15:paraId="49C0E5BE" w15:done="0"/>
  <w15:commentEx w15:paraId="109AAAAE" w15:done="0"/>
  <w15:commentEx w15:paraId="4A9C1C86" w15:done="0"/>
  <w15:commentEx w15:paraId="624B9BC8" w15:done="0"/>
  <w15:commentEx w15:paraId="2B8FF5FC" w15:done="0"/>
  <w15:commentEx w15:paraId="20CB6FE6" w15:done="0"/>
  <w15:commentEx w15:paraId="16D7D84A" w15:done="0"/>
  <w15:commentEx w15:paraId="0B3EF6C4" w15:done="0"/>
  <w15:commentEx w15:paraId="4065FBA3" w15:done="0"/>
  <w15:commentEx w15:paraId="792C7ABF" w15:done="0"/>
  <w15:commentEx w15:paraId="4157941C" w15:done="0"/>
  <w15:commentEx w15:paraId="4A4288E1" w15:done="0"/>
  <w15:commentEx w15:paraId="4DB4780B" w15:done="0"/>
  <w15:commentEx w15:paraId="17B1056C" w15:done="0"/>
  <w15:commentEx w15:paraId="06529272" w15:done="0"/>
  <w15:commentEx w15:paraId="3CEB8FD5" w15:done="0"/>
  <w15:commentEx w15:paraId="5BAD5B31" w15:done="0"/>
  <w15:commentEx w15:paraId="18EDDF4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668810" w14:textId="77777777" w:rsidR="00CB16D3" w:rsidRDefault="00CB16D3" w:rsidP="004E1A4D">
      <w:pPr>
        <w:spacing w:after="0" w:line="240" w:lineRule="auto"/>
      </w:pPr>
      <w:r>
        <w:separator/>
      </w:r>
    </w:p>
  </w:endnote>
  <w:endnote w:type="continuationSeparator" w:id="0">
    <w:p w14:paraId="11CF56DB" w14:textId="77777777" w:rsidR="00CB16D3" w:rsidRDefault="00CB16D3"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AFF" w:usb1="C0007841"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734AFC" w:rsidRDefault="00734AFC">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734AFC" w:rsidRDefault="00734AFC">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734AFC" w:rsidRDefault="00734AFC">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C5D387" w14:textId="77777777" w:rsidR="00CB16D3" w:rsidRDefault="00CB16D3" w:rsidP="004E1A4D">
      <w:pPr>
        <w:spacing w:after="0" w:line="240" w:lineRule="auto"/>
      </w:pPr>
      <w:r>
        <w:separator/>
      </w:r>
    </w:p>
  </w:footnote>
  <w:footnote w:type="continuationSeparator" w:id="0">
    <w:p w14:paraId="571929B1" w14:textId="77777777" w:rsidR="00CB16D3" w:rsidRDefault="00CB16D3" w:rsidP="004E1A4D">
      <w:pPr>
        <w:spacing w:after="0" w:line="240" w:lineRule="auto"/>
      </w:pPr>
      <w:r>
        <w:continuationSeparator/>
      </w:r>
    </w:p>
  </w:footnote>
  <w:footnote w:id="1">
    <w:p w14:paraId="3583E71A" w14:textId="77777777" w:rsidR="00734AFC" w:rsidRPr="00194376" w:rsidRDefault="00734AFC"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734AFC" w:rsidRPr="00194376" w:rsidRDefault="00734AFC"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734AFC" w:rsidRPr="00194376" w:rsidRDefault="00734AFC"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734AFC" w:rsidRPr="00194376" w:rsidRDefault="00734AFC"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14:paraId="69BDFC34" w14:textId="77777777" w:rsidR="00734AFC" w:rsidRPr="00194376" w:rsidRDefault="00734AFC"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14:paraId="38814423" w14:textId="77777777" w:rsidR="00734AFC" w:rsidRPr="00194376" w:rsidRDefault="00734AFC"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14:paraId="521FC61C" w14:textId="77777777" w:rsidR="00734AFC" w:rsidRPr="00194376" w:rsidRDefault="00734AFC"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14:paraId="0490DF11" w14:textId="77777777" w:rsidR="00734AFC" w:rsidRPr="00194376" w:rsidRDefault="00734AF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9">
    <w:p w14:paraId="44CA3ADC"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10">
    <w:p w14:paraId="1D40DFCB"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11">
    <w:p w14:paraId="5CD6285D"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12">
    <w:p w14:paraId="1ED76BC7"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13">
    <w:p w14:paraId="494E6BA9"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14">
    <w:p w14:paraId="60851F57"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15">
    <w:p w14:paraId="6E102A7D"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16">
    <w:p w14:paraId="7D3AEE19"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17">
    <w:p w14:paraId="58CD3C7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18">
    <w:p w14:paraId="5495F6D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19">
    <w:p w14:paraId="182BDD9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20">
    <w:p w14:paraId="65DFCB6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21">
    <w:p w14:paraId="558A41EC"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2">
    <w:p w14:paraId="340FD3F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23">
    <w:p w14:paraId="5E43DE1B"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24">
    <w:p w14:paraId="6CACAC2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25">
    <w:p w14:paraId="3755B8DA"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26">
    <w:p w14:paraId="6EA144C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7">
    <w:p w14:paraId="3BD79DD8"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28">
    <w:p w14:paraId="59CF3984"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29">
    <w:p w14:paraId="7DDE52D1"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30">
    <w:p w14:paraId="551C2245"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31">
    <w:p w14:paraId="335BA522"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32">
    <w:p w14:paraId="5DDACAB0"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33">
    <w:p w14:paraId="2D9EAAC3" w14:textId="77777777" w:rsidR="00734AFC" w:rsidRPr="00194376" w:rsidRDefault="00734AFC"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34">
    <w:p w14:paraId="3B09D91A"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35">
    <w:p w14:paraId="03DA8142"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36">
    <w:p w14:paraId="709D670A"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37">
    <w:p w14:paraId="6186CEF6"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38">
    <w:p w14:paraId="0BBE959A"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39">
    <w:p w14:paraId="297DED71"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40">
    <w:p w14:paraId="5F0AE03D"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41">
    <w:p w14:paraId="3F497C58"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42">
    <w:p w14:paraId="0134234D"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43">
    <w:p w14:paraId="483AE098"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44">
    <w:p w14:paraId="15C6F3B9"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45">
    <w:p w14:paraId="0C80D09C"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46">
    <w:p w14:paraId="44CFA054"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47">
    <w:p w14:paraId="6C467E12" w14:textId="77777777" w:rsidR="00734AFC" w:rsidRPr="00194376" w:rsidRDefault="00734AF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48">
    <w:p w14:paraId="675F6449" w14:textId="77777777" w:rsidR="00734AFC" w:rsidRPr="00194376" w:rsidRDefault="00734AFC"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49">
    <w:p w14:paraId="51972626"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50">
    <w:p w14:paraId="2E9F73A5"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51">
    <w:p w14:paraId="362453BD"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52">
    <w:p w14:paraId="2AAD487D"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53">
    <w:p w14:paraId="54C29A2F"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54">
    <w:p w14:paraId="48A1CE72"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55">
    <w:p w14:paraId="0279CF4C"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56">
    <w:p w14:paraId="16124EF5"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57">
    <w:p w14:paraId="576BD742"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58">
    <w:p w14:paraId="5F2DF00B"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59">
    <w:p w14:paraId="005EB383" w14:textId="77777777" w:rsidR="00734AFC" w:rsidRPr="00194376" w:rsidRDefault="00734AF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60">
    <w:p w14:paraId="4C195014"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61">
    <w:p w14:paraId="0221DE8C" w14:textId="77777777" w:rsidR="00734AFC" w:rsidRPr="00194376" w:rsidRDefault="00734AFC"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62">
    <w:p w14:paraId="68634319"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63">
    <w:p w14:paraId="431216A9" w14:textId="77777777" w:rsidR="00734AFC" w:rsidRPr="00194376" w:rsidRDefault="00734AFC"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64">
    <w:p w14:paraId="27FC368D"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65">
    <w:p w14:paraId="11C57AF2"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66">
    <w:p w14:paraId="600A4079" w14:textId="77777777" w:rsidR="00734AFC" w:rsidRPr="00194376" w:rsidRDefault="00734AFC"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67">
    <w:p w14:paraId="04584265" w14:textId="77777777" w:rsidR="00734AFC" w:rsidRPr="00194376" w:rsidRDefault="00734AFC"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68">
    <w:p w14:paraId="48F7C766" w14:textId="77777777" w:rsidR="00734AFC" w:rsidRPr="00194376" w:rsidRDefault="00734AFC"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69">
    <w:p w14:paraId="64A9826C" w14:textId="77777777" w:rsidR="00734AFC" w:rsidRPr="00194376" w:rsidRDefault="00734AFC"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70">
    <w:p w14:paraId="55FD586D" w14:textId="77777777" w:rsidR="00734AFC" w:rsidRPr="00194376" w:rsidRDefault="00734AFC"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71">
    <w:p w14:paraId="73363CB7" w14:textId="77777777" w:rsidR="00734AFC" w:rsidRPr="00194376" w:rsidRDefault="00734AFC"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72">
    <w:p w14:paraId="02C420A3" w14:textId="77777777" w:rsidR="00734AFC" w:rsidRPr="00194376" w:rsidRDefault="00734AFC"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734AFC" w:rsidRDefault="00734AFC">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734AFC" w:rsidRDefault="00734AFC">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734AFC" w:rsidRDefault="00734AFC">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1">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3">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4">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5"/>
  </w:num>
  <w:num w:numId="5">
    <w:abstractNumId w:val="38"/>
  </w:num>
  <w:num w:numId="6">
    <w:abstractNumId w:val="15"/>
  </w:num>
  <w:num w:numId="7">
    <w:abstractNumId w:val="20"/>
  </w:num>
  <w:num w:numId="8">
    <w:abstractNumId w:val="39"/>
  </w:num>
  <w:num w:numId="9">
    <w:abstractNumId w:val="11"/>
  </w:num>
  <w:num w:numId="10">
    <w:abstractNumId w:val="17"/>
  </w:num>
  <w:num w:numId="11">
    <w:abstractNumId w:val="25"/>
  </w:num>
  <w:num w:numId="12">
    <w:abstractNumId w:val="32"/>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29"/>
  </w:num>
  <w:num w:numId="20">
    <w:abstractNumId w:val="4"/>
  </w:num>
  <w:num w:numId="21">
    <w:abstractNumId w:val="3"/>
  </w:num>
  <w:num w:numId="22">
    <w:abstractNumId w:val="9"/>
  </w:num>
  <w:num w:numId="23">
    <w:abstractNumId w:val="5"/>
  </w:num>
  <w:num w:numId="24">
    <w:abstractNumId w:val="27"/>
  </w:num>
  <w:num w:numId="25">
    <w:abstractNumId w:val="30"/>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4"/>
  </w:num>
  <w:num w:numId="32">
    <w:abstractNumId w:val="33"/>
  </w:num>
  <w:num w:numId="33">
    <w:abstractNumId w:val="37"/>
  </w:num>
  <w:num w:numId="34">
    <w:abstractNumId w:val="1"/>
  </w:num>
  <w:num w:numId="35">
    <w:abstractNumId w:val="13"/>
  </w:num>
  <w:num w:numId="36">
    <w:abstractNumId w:val="36"/>
  </w:num>
  <w:num w:numId="37">
    <w:abstractNumId w:val="31"/>
  </w:num>
  <w:num w:numId="38">
    <w:abstractNumId w:val="16"/>
  </w:num>
  <w:num w:numId="39">
    <w:abstractNumId w:val="10"/>
  </w:num>
  <w:num w:numId="40">
    <w:abstractNumId w:val="28"/>
  </w:num>
  <w:num w:numId="41">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175"/>
    <w:rsid w:val="0001150C"/>
    <w:rsid w:val="00011C7D"/>
    <w:rsid w:val="000124CE"/>
    <w:rsid w:val="00013951"/>
    <w:rsid w:val="00013D32"/>
    <w:rsid w:val="000151F2"/>
    <w:rsid w:val="000152A1"/>
    <w:rsid w:val="000153BD"/>
    <w:rsid w:val="000157B8"/>
    <w:rsid w:val="00015831"/>
    <w:rsid w:val="00015A4C"/>
    <w:rsid w:val="00015BAC"/>
    <w:rsid w:val="00015E15"/>
    <w:rsid w:val="0001713D"/>
    <w:rsid w:val="000206B1"/>
    <w:rsid w:val="00020CEC"/>
    <w:rsid w:val="000218A6"/>
    <w:rsid w:val="00024F56"/>
    <w:rsid w:val="000252DD"/>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5D7"/>
    <w:rsid w:val="00063914"/>
    <w:rsid w:val="0006465C"/>
    <w:rsid w:val="0006485A"/>
    <w:rsid w:val="00064EBC"/>
    <w:rsid w:val="00065A46"/>
    <w:rsid w:val="00065F54"/>
    <w:rsid w:val="00067AC3"/>
    <w:rsid w:val="00070276"/>
    <w:rsid w:val="00071278"/>
    <w:rsid w:val="00071AD8"/>
    <w:rsid w:val="00071F6D"/>
    <w:rsid w:val="00072011"/>
    <w:rsid w:val="00072FD9"/>
    <w:rsid w:val="0007316E"/>
    <w:rsid w:val="00073CF0"/>
    <w:rsid w:val="00073DE7"/>
    <w:rsid w:val="0007459D"/>
    <w:rsid w:val="00074693"/>
    <w:rsid w:val="00075A43"/>
    <w:rsid w:val="00081517"/>
    <w:rsid w:val="000815B0"/>
    <w:rsid w:val="00081C16"/>
    <w:rsid w:val="0008357F"/>
    <w:rsid w:val="00083DC0"/>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390E"/>
    <w:rsid w:val="000940A3"/>
    <w:rsid w:val="00095254"/>
    <w:rsid w:val="00095AB6"/>
    <w:rsid w:val="00095DAD"/>
    <w:rsid w:val="00096872"/>
    <w:rsid w:val="0009746A"/>
    <w:rsid w:val="000978BA"/>
    <w:rsid w:val="00097E29"/>
    <w:rsid w:val="000A14FA"/>
    <w:rsid w:val="000A297D"/>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452C"/>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1042"/>
    <w:rsid w:val="00121DEB"/>
    <w:rsid w:val="001220CC"/>
    <w:rsid w:val="00122689"/>
    <w:rsid w:val="00122EB0"/>
    <w:rsid w:val="00123FFF"/>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2AC"/>
    <w:rsid w:val="00141910"/>
    <w:rsid w:val="0014210E"/>
    <w:rsid w:val="00142A4C"/>
    <w:rsid w:val="00143D5D"/>
    <w:rsid w:val="00143DC2"/>
    <w:rsid w:val="0014473F"/>
    <w:rsid w:val="001449AB"/>
    <w:rsid w:val="00145286"/>
    <w:rsid w:val="00145D67"/>
    <w:rsid w:val="00146585"/>
    <w:rsid w:val="001475E2"/>
    <w:rsid w:val="00147902"/>
    <w:rsid w:val="00150055"/>
    <w:rsid w:val="00150157"/>
    <w:rsid w:val="001507E6"/>
    <w:rsid w:val="00150AEC"/>
    <w:rsid w:val="00153B7A"/>
    <w:rsid w:val="00153C26"/>
    <w:rsid w:val="00153D90"/>
    <w:rsid w:val="00153E3E"/>
    <w:rsid w:val="00154DF9"/>
    <w:rsid w:val="001561A4"/>
    <w:rsid w:val="00156ACD"/>
    <w:rsid w:val="00156E18"/>
    <w:rsid w:val="00157751"/>
    <w:rsid w:val="0016017F"/>
    <w:rsid w:val="00160751"/>
    <w:rsid w:val="00161377"/>
    <w:rsid w:val="00162B03"/>
    <w:rsid w:val="0016432B"/>
    <w:rsid w:val="00164FB2"/>
    <w:rsid w:val="001660F5"/>
    <w:rsid w:val="00166254"/>
    <w:rsid w:val="00170B81"/>
    <w:rsid w:val="00171E7A"/>
    <w:rsid w:val="00174D82"/>
    <w:rsid w:val="00174EF5"/>
    <w:rsid w:val="00175171"/>
    <w:rsid w:val="0017706D"/>
    <w:rsid w:val="00177E7A"/>
    <w:rsid w:val="00181D50"/>
    <w:rsid w:val="0018277E"/>
    <w:rsid w:val="001838E0"/>
    <w:rsid w:val="00183DD7"/>
    <w:rsid w:val="001846E9"/>
    <w:rsid w:val="00185256"/>
    <w:rsid w:val="00187F2F"/>
    <w:rsid w:val="00190897"/>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40A1"/>
    <w:rsid w:val="001A44AA"/>
    <w:rsid w:val="001A519D"/>
    <w:rsid w:val="001A5F34"/>
    <w:rsid w:val="001A7C73"/>
    <w:rsid w:val="001B1F89"/>
    <w:rsid w:val="001B2267"/>
    <w:rsid w:val="001B2483"/>
    <w:rsid w:val="001B25F1"/>
    <w:rsid w:val="001B3016"/>
    <w:rsid w:val="001B34A6"/>
    <w:rsid w:val="001B386E"/>
    <w:rsid w:val="001B3B94"/>
    <w:rsid w:val="001B47C8"/>
    <w:rsid w:val="001B4D37"/>
    <w:rsid w:val="001B5B54"/>
    <w:rsid w:val="001B730C"/>
    <w:rsid w:val="001B75D2"/>
    <w:rsid w:val="001B7E38"/>
    <w:rsid w:val="001C0047"/>
    <w:rsid w:val="001C032E"/>
    <w:rsid w:val="001C06BF"/>
    <w:rsid w:val="001C07BD"/>
    <w:rsid w:val="001C0EEC"/>
    <w:rsid w:val="001C0F9A"/>
    <w:rsid w:val="001C1009"/>
    <w:rsid w:val="001C1AD6"/>
    <w:rsid w:val="001C1CB5"/>
    <w:rsid w:val="001C2852"/>
    <w:rsid w:val="001C2BF7"/>
    <w:rsid w:val="001C3963"/>
    <w:rsid w:val="001C4E9A"/>
    <w:rsid w:val="001C521D"/>
    <w:rsid w:val="001C55E2"/>
    <w:rsid w:val="001C5783"/>
    <w:rsid w:val="001C580E"/>
    <w:rsid w:val="001C60D4"/>
    <w:rsid w:val="001C6D8E"/>
    <w:rsid w:val="001D0379"/>
    <w:rsid w:val="001D12FB"/>
    <w:rsid w:val="001D2199"/>
    <w:rsid w:val="001D28F4"/>
    <w:rsid w:val="001D40CA"/>
    <w:rsid w:val="001D4470"/>
    <w:rsid w:val="001D594F"/>
    <w:rsid w:val="001D5AE9"/>
    <w:rsid w:val="001D67F4"/>
    <w:rsid w:val="001D7339"/>
    <w:rsid w:val="001D7B4C"/>
    <w:rsid w:val="001E00C3"/>
    <w:rsid w:val="001E0583"/>
    <w:rsid w:val="001E19FA"/>
    <w:rsid w:val="001E1E11"/>
    <w:rsid w:val="001E2BBA"/>
    <w:rsid w:val="001E2EDC"/>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F98"/>
    <w:rsid w:val="00216535"/>
    <w:rsid w:val="00216828"/>
    <w:rsid w:val="00217DB2"/>
    <w:rsid w:val="00220900"/>
    <w:rsid w:val="00221B60"/>
    <w:rsid w:val="002223A0"/>
    <w:rsid w:val="00222E60"/>
    <w:rsid w:val="00224331"/>
    <w:rsid w:val="00225025"/>
    <w:rsid w:val="00225EDB"/>
    <w:rsid w:val="00225FC7"/>
    <w:rsid w:val="00227AD2"/>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8B9"/>
    <w:rsid w:val="00253CE4"/>
    <w:rsid w:val="002550B2"/>
    <w:rsid w:val="00255C5F"/>
    <w:rsid w:val="0025625A"/>
    <w:rsid w:val="00256BAB"/>
    <w:rsid w:val="00256DFD"/>
    <w:rsid w:val="0025750D"/>
    <w:rsid w:val="00262DE5"/>
    <w:rsid w:val="00263422"/>
    <w:rsid w:val="00263A40"/>
    <w:rsid w:val="002650DA"/>
    <w:rsid w:val="002655CF"/>
    <w:rsid w:val="002655DB"/>
    <w:rsid w:val="002655F3"/>
    <w:rsid w:val="00266161"/>
    <w:rsid w:val="00266209"/>
    <w:rsid w:val="00266458"/>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15BB"/>
    <w:rsid w:val="00291926"/>
    <w:rsid w:val="00291B22"/>
    <w:rsid w:val="00291C40"/>
    <w:rsid w:val="00291D67"/>
    <w:rsid w:val="002925DC"/>
    <w:rsid w:val="00292902"/>
    <w:rsid w:val="00292E6D"/>
    <w:rsid w:val="002944B6"/>
    <w:rsid w:val="00296424"/>
    <w:rsid w:val="00296F25"/>
    <w:rsid w:val="00297483"/>
    <w:rsid w:val="002978AE"/>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0D25"/>
    <w:rsid w:val="002F2380"/>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51F5"/>
    <w:rsid w:val="003053F3"/>
    <w:rsid w:val="00305AA1"/>
    <w:rsid w:val="00305C8F"/>
    <w:rsid w:val="00306578"/>
    <w:rsid w:val="003068E1"/>
    <w:rsid w:val="00306ECA"/>
    <w:rsid w:val="00306FFD"/>
    <w:rsid w:val="00307303"/>
    <w:rsid w:val="00307386"/>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55"/>
    <w:rsid w:val="00325369"/>
    <w:rsid w:val="0032788A"/>
    <w:rsid w:val="00327B21"/>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37CE5"/>
    <w:rsid w:val="00341A0F"/>
    <w:rsid w:val="00341B77"/>
    <w:rsid w:val="00341BAE"/>
    <w:rsid w:val="0034355E"/>
    <w:rsid w:val="00343568"/>
    <w:rsid w:val="00343DE9"/>
    <w:rsid w:val="00344429"/>
    <w:rsid w:val="0034568A"/>
    <w:rsid w:val="00345930"/>
    <w:rsid w:val="00345969"/>
    <w:rsid w:val="00347972"/>
    <w:rsid w:val="00351A7A"/>
    <w:rsid w:val="003530E3"/>
    <w:rsid w:val="00353A62"/>
    <w:rsid w:val="003543E2"/>
    <w:rsid w:val="00354752"/>
    <w:rsid w:val="00357512"/>
    <w:rsid w:val="00357EC6"/>
    <w:rsid w:val="00360F96"/>
    <w:rsid w:val="003615BF"/>
    <w:rsid w:val="0036239D"/>
    <w:rsid w:val="003623FC"/>
    <w:rsid w:val="0036353C"/>
    <w:rsid w:val="003635A8"/>
    <w:rsid w:val="003638CD"/>
    <w:rsid w:val="00363AF7"/>
    <w:rsid w:val="0036412F"/>
    <w:rsid w:val="003662DF"/>
    <w:rsid w:val="00367265"/>
    <w:rsid w:val="00370A9C"/>
    <w:rsid w:val="003714A7"/>
    <w:rsid w:val="003722EA"/>
    <w:rsid w:val="00372B29"/>
    <w:rsid w:val="00372CFA"/>
    <w:rsid w:val="003731EF"/>
    <w:rsid w:val="0037347A"/>
    <w:rsid w:val="00373B49"/>
    <w:rsid w:val="003740B8"/>
    <w:rsid w:val="0037457A"/>
    <w:rsid w:val="0037469A"/>
    <w:rsid w:val="00374AA9"/>
    <w:rsid w:val="00375BE6"/>
    <w:rsid w:val="00377285"/>
    <w:rsid w:val="0037731D"/>
    <w:rsid w:val="0038127C"/>
    <w:rsid w:val="003815F9"/>
    <w:rsid w:val="0038197D"/>
    <w:rsid w:val="003820BA"/>
    <w:rsid w:val="003824D7"/>
    <w:rsid w:val="00382665"/>
    <w:rsid w:val="0038294D"/>
    <w:rsid w:val="00383FC8"/>
    <w:rsid w:val="003844E8"/>
    <w:rsid w:val="00385316"/>
    <w:rsid w:val="0038555D"/>
    <w:rsid w:val="00386726"/>
    <w:rsid w:val="00386B86"/>
    <w:rsid w:val="00387B53"/>
    <w:rsid w:val="0039003A"/>
    <w:rsid w:val="003900E4"/>
    <w:rsid w:val="0039024F"/>
    <w:rsid w:val="00390B06"/>
    <w:rsid w:val="00392761"/>
    <w:rsid w:val="003938EC"/>
    <w:rsid w:val="00395DCF"/>
    <w:rsid w:val="00396C17"/>
    <w:rsid w:val="00397B85"/>
    <w:rsid w:val="00397CE5"/>
    <w:rsid w:val="003A0224"/>
    <w:rsid w:val="003A03C9"/>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8ED"/>
    <w:rsid w:val="003C548D"/>
    <w:rsid w:val="003D016F"/>
    <w:rsid w:val="003D07AE"/>
    <w:rsid w:val="003D09E6"/>
    <w:rsid w:val="003D23A0"/>
    <w:rsid w:val="003D2A87"/>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6BB7"/>
    <w:rsid w:val="00407F69"/>
    <w:rsid w:val="0041203E"/>
    <w:rsid w:val="00412148"/>
    <w:rsid w:val="00412E20"/>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994"/>
    <w:rsid w:val="00450FB2"/>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67927"/>
    <w:rsid w:val="00470C6B"/>
    <w:rsid w:val="004710A7"/>
    <w:rsid w:val="00471678"/>
    <w:rsid w:val="00472257"/>
    <w:rsid w:val="0047247B"/>
    <w:rsid w:val="00472790"/>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5E1"/>
    <w:rsid w:val="00496E60"/>
    <w:rsid w:val="00497171"/>
    <w:rsid w:val="00497F52"/>
    <w:rsid w:val="004A0339"/>
    <w:rsid w:val="004A0496"/>
    <w:rsid w:val="004A160D"/>
    <w:rsid w:val="004A20FC"/>
    <w:rsid w:val="004A2EFB"/>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50A"/>
    <w:rsid w:val="004D2D83"/>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4800"/>
    <w:rsid w:val="004E5404"/>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C15"/>
    <w:rsid w:val="00515E47"/>
    <w:rsid w:val="00516F7C"/>
    <w:rsid w:val="0051713F"/>
    <w:rsid w:val="005207C0"/>
    <w:rsid w:val="0052213B"/>
    <w:rsid w:val="0052394D"/>
    <w:rsid w:val="005251BF"/>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2EC"/>
    <w:rsid w:val="005533C6"/>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EBA"/>
    <w:rsid w:val="00570EAB"/>
    <w:rsid w:val="005712E5"/>
    <w:rsid w:val="005714F8"/>
    <w:rsid w:val="005721B6"/>
    <w:rsid w:val="0057251B"/>
    <w:rsid w:val="00574A31"/>
    <w:rsid w:val="00574F9C"/>
    <w:rsid w:val="00575B9A"/>
    <w:rsid w:val="00576368"/>
    <w:rsid w:val="005779D1"/>
    <w:rsid w:val="00577DC2"/>
    <w:rsid w:val="005808C2"/>
    <w:rsid w:val="00580BF8"/>
    <w:rsid w:val="00581188"/>
    <w:rsid w:val="0058252C"/>
    <w:rsid w:val="005825FF"/>
    <w:rsid w:val="00582EF9"/>
    <w:rsid w:val="00582F0F"/>
    <w:rsid w:val="005835FE"/>
    <w:rsid w:val="00583BC9"/>
    <w:rsid w:val="0058568A"/>
    <w:rsid w:val="0058661D"/>
    <w:rsid w:val="00586E9B"/>
    <w:rsid w:val="005872B3"/>
    <w:rsid w:val="00587667"/>
    <w:rsid w:val="00591CE0"/>
    <w:rsid w:val="00593CBF"/>
    <w:rsid w:val="00594577"/>
    <w:rsid w:val="00595504"/>
    <w:rsid w:val="00595626"/>
    <w:rsid w:val="005966DE"/>
    <w:rsid w:val="005972F5"/>
    <w:rsid w:val="00597C83"/>
    <w:rsid w:val="005A1AC6"/>
    <w:rsid w:val="005A2347"/>
    <w:rsid w:val="005A286E"/>
    <w:rsid w:val="005A346B"/>
    <w:rsid w:val="005A4F32"/>
    <w:rsid w:val="005A5485"/>
    <w:rsid w:val="005A6A3B"/>
    <w:rsid w:val="005A7106"/>
    <w:rsid w:val="005A78C9"/>
    <w:rsid w:val="005B04C3"/>
    <w:rsid w:val="005B0C15"/>
    <w:rsid w:val="005B10BF"/>
    <w:rsid w:val="005B33B4"/>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6477"/>
    <w:rsid w:val="005D65B6"/>
    <w:rsid w:val="005D7316"/>
    <w:rsid w:val="005D74A2"/>
    <w:rsid w:val="005D74DF"/>
    <w:rsid w:val="005E0BE7"/>
    <w:rsid w:val="005E2ED4"/>
    <w:rsid w:val="005E3408"/>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4D6"/>
    <w:rsid w:val="00630807"/>
    <w:rsid w:val="00630C0B"/>
    <w:rsid w:val="00631592"/>
    <w:rsid w:val="006333C2"/>
    <w:rsid w:val="00633755"/>
    <w:rsid w:val="006339CD"/>
    <w:rsid w:val="006352EF"/>
    <w:rsid w:val="00635E27"/>
    <w:rsid w:val="00636603"/>
    <w:rsid w:val="00636D3A"/>
    <w:rsid w:val="0063732A"/>
    <w:rsid w:val="00637485"/>
    <w:rsid w:val="0064068E"/>
    <w:rsid w:val="00641E67"/>
    <w:rsid w:val="0064223B"/>
    <w:rsid w:val="006432B2"/>
    <w:rsid w:val="006450B4"/>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FEA"/>
    <w:rsid w:val="006713FE"/>
    <w:rsid w:val="00672241"/>
    <w:rsid w:val="00672825"/>
    <w:rsid w:val="0067308B"/>
    <w:rsid w:val="0067310F"/>
    <w:rsid w:val="00674B27"/>
    <w:rsid w:val="0067567E"/>
    <w:rsid w:val="00675FD8"/>
    <w:rsid w:val="00676C36"/>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87CE5"/>
    <w:rsid w:val="006906CC"/>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25D"/>
    <w:rsid w:val="006A373D"/>
    <w:rsid w:val="006A38A5"/>
    <w:rsid w:val="006A54B1"/>
    <w:rsid w:val="006A55AB"/>
    <w:rsid w:val="006A6109"/>
    <w:rsid w:val="006A6D36"/>
    <w:rsid w:val="006A6DA4"/>
    <w:rsid w:val="006B01EA"/>
    <w:rsid w:val="006B1113"/>
    <w:rsid w:val="006B1F42"/>
    <w:rsid w:val="006B2602"/>
    <w:rsid w:val="006B26FF"/>
    <w:rsid w:val="006B3D12"/>
    <w:rsid w:val="006B5649"/>
    <w:rsid w:val="006B5674"/>
    <w:rsid w:val="006B7277"/>
    <w:rsid w:val="006C00FB"/>
    <w:rsid w:val="006C09F3"/>
    <w:rsid w:val="006C105F"/>
    <w:rsid w:val="006C1E91"/>
    <w:rsid w:val="006C20C4"/>
    <w:rsid w:val="006C22D3"/>
    <w:rsid w:val="006C27BD"/>
    <w:rsid w:val="006C2D3B"/>
    <w:rsid w:val="006C344F"/>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70CB"/>
    <w:rsid w:val="006E7832"/>
    <w:rsid w:val="006E7CE2"/>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2719"/>
    <w:rsid w:val="00702BFC"/>
    <w:rsid w:val="00703750"/>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726"/>
    <w:rsid w:val="00733743"/>
    <w:rsid w:val="00734574"/>
    <w:rsid w:val="00734AFC"/>
    <w:rsid w:val="00734E8E"/>
    <w:rsid w:val="007351C7"/>
    <w:rsid w:val="00735B22"/>
    <w:rsid w:val="00735B53"/>
    <w:rsid w:val="00737507"/>
    <w:rsid w:val="00737633"/>
    <w:rsid w:val="00737CB9"/>
    <w:rsid w:val="00740D4E"/>
    <w:rsid w:val="0074181A"/>
    <w:rsid w:val="0074192E"/>
    <w:rsid w:val="00741F73"/>
    <w:rsid w:val="00742489"/>
    <w:rsid w:val="00742D7B"/>
    <w:rsid w:val="00742DC5"/>
    <w:rsid w:val="00742EC8"/>
    <w:rsid w:val="007438CA"/>
    <w:rsid w:val="00744580"/>
    <w:rsid w:val="007447DF"/>
    <w:rsid w:val="007455B3"/>
    <w:rsid w:val="007470CF"/>
    <w:rsid w:val="0074714F"/>
    <w:rsid w:val="00747519"/>
    <w:rsid w:val="007506AE"/>
    <w:rsid w:val="00752951"/>
    <w:rsid w:val="007529BD"/>
    <w:rsid w:val="00752C68"/>
    <w:rsid w:val="00753E78"/>
    <w:rsid w:val="00755323"/>
    <w:rsid w:val="0075533B"/>
    <w:rsid w:val="00755D76"/>
    <w:rsid w:val="0075698B"/>
    <w:rsid w:val="0076144D"/>
    <w:rsid w:val="007615E0"/>
    <w:rsid w:val="007615EA"/>
    <w:rsid w:val="0076195A"/>
    <w:rsid w:val="00761F14"/>
    <w:rsid w:val="00762A55"/>
    <w:rsid w:val="007633E1"/>
    <w:rsid w:val="00763684"/>
    <w:rsid w:val="00763BE4"/>
    <w:rsid w:val="00764512"/>
    <w:rsid w:val="0076485F"/>
    <w:rsid w:val="00764E18"/>
    <w:rsid w:val="00766CD0"/>
    <w:rsid w:val="007672F2"/>
    <w:rsid w:val="0076751C"/>
    <w:rsid w:val="00767D4C"/>
    <w:rsid w:val="00767F39"/>
    <w:rsid w:val="00771E96"/>
    <w:rsid w:val="00771EEA"/>
    <w:rsid w:val="00772262"/>
    <w:rsid w:val="00772D01"/>
    <w:rsid w:val="00773F5B"/>
    <w:rsid w:val="00773FF9"/>
    <w:rsid w:val="007746B9"/>
    <w:rsid w:val="00776004"/>
    <w:rsid w:val="00776062"/>
    <w:rsid w:val="00780F5A"/>
    <w:rsid w:val="0078340E"/>
    <w:rsid w:val="00783BA3"/>
    <w:rsid w:val="007851B3"/>
    <w:rsid w:val="0078726B"/>
    <w:rsid w:val="0078752A"/>
    <w:rsid w:val="00787A4F"/>
    <w:rsid w:val="00790B47"/>
    <w:rsid w:val="00791946"/>
    <w:rsid w:val="0079292A"/>
    <w:rsid w:val="00793EE8"/>
    <w:rsid w:val="00794BC5"/>
    <w:rsid w:val="00796079"/>
    <w:rsid w:val="00796184"/>
    <w:rsid w:val="00796422"/>
    <w:rsid w:val="0079718B"/>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9FC"/>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E79"/>
    <w:rsid w:val="007F68A2"/>
    <w:rsid w:val="007F6923"/>
    <w:rsid w:val="007F6ECD"/>
    <w:rsid w:val="007F79B3"/>
    <w:rsid w:val="007F7E9C"/>
    <w:rsid w:val="008009D1"/>
    <w:rsid w:val="00800BAE"/>
    <w:rsid w:val="0080245A"/>
    <w:rsid w:val="0080289A"/>
    <w:rsid w:val="008033C8"/>
    <w:rsid w:val="00803401"/>
    <w:rsid w:val="00804C29"/>
    <w:rsid w:val="00804D5E"/>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977"/>
    <w:rsid w:val="00825D5B"/>
    <w:rsid w:val="00825F8E"/>
    <w:rsid w:val="008261C0"/>
    <w:rsid w:val="008273E1"/>
    <w:rsid w:val="008307F9"/>
    <w:rsid w:val="008329AC"/>
    <w:rsid w:val="008345F7"/>
    <w:rsid w:val="008371D4"/>
    <w:rsid w:val="00837F98"/>
    <w:rsid w:val="008408EB"/>
    <w:rsid w:val="008419C6"/>
    <w:rsid w:val="0084289A"/>
    <w:rsid w:val="00843412"/>
    <w:rsid w:val="00843DA7"/>
    <w:rsid w:val="00843E80"/>
    <w:rsid w:val="0084685A"/>
    <w:rsid w:val="00846CD2"/>
    <w:rsid w:val="008474D6"/>
    <w:rsid w:val="0085073E"/>
    <w:rsid w:val="00850892"/>
    <w:rsid w:val="008511C9"/>
    <w:rsid w:val="00852ACF"/>
    <w:rsid w:val="00852BB1"/>
    <w:rsid w:val="0085362E"/>
    <w:rsid w:val="0085435D"/>
    <w:rsid w:val="00854A4C"/>
    <w:rsid w:val="008564B4"/>
    <w:rsid w:val="008568A1"/>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5240"/>
    <w:rsid w:val="0089557E"/>
    <w:rsid w:val="0089558C"/>
    <w:rsid w:val="0089618B"/>
    <w:rsid w:val="00897502"/>
    <w:rsid w:val="00897630"/>
    <w:rsid w:val="00897E08"/>
    <w:rsid w:val="008A1241"/>
    <w:rsid w:val="008A1807"/>
    <w:rsid w:val="008A1CFF"/>
    <w:rsid w:val="008A2191"/>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4BCF"/>
    <w:rsid w:val="008C5126"/>
    <w:rsid w:val="008C5445"/>
    <w:rsid w:val="008C5583"/>
    <w:rsid w:val="008C579D"/>
    <w:rsid w:val="008C6163"/>
    <w:rsid w:val="008C7D6B"/>
    <w:rsid w:val="008D2F60"/>
    <w:rsid w:val="008D36C7"/>
    <w:rsid w:val="008D3EDC"/>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9B0"/>
    <w:rsid w:val="008F3124"/>
    <w:rsid w:val="008F4230"/>
    <w:rsid w:val="008F498D"/>
    <w:rsid w:val="008F65EC"/>
    <w:rsid w:val="008F6A1E"/>
    <w:rsid w:val="008F6DBE"/>
    <w:rsid w:val="008F6E88"/>
    <w:rsid w:val="008F70FA"/>
    <w:rsid w:val="008F73D1"/>
    <w:rsid w:val="008F7636"/>
    <w:rsid w:val="008F78B3"/>
    <w:rsid w:val="008F7C69"/>
    <w:rsid w:val="00901E33"/>
    <w:rsid w:val="00902526"/>
    <w:rsid w:val="00903B88"/>
    <w:rsid w:val="009040A0"/>
    <w:rsid w:val="009058C3"/>
    <w:rsid w:val="009058CC"/>
    <w:rsid w:val="00905B73"/>
    <w:rsid w:val="00906446"/>
    <w:rsid w:val="0090650F"/>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307E2"/>
    <w:rsid w:val="00931391"/>
    <w:rsid w:val="00931880"/>
    <w:rsid w:val="009328EF"/>
    <w:rsid w:val="00932A6F"/>
    <w:rsid w:val="00934E61"/>
    <w:rsid w:val="009351B0"/>
    <w:rsid w:val="00935878"/>
    <w:rsid w:val="00935B77"/>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715C2"/>
    <w:rsid w:val="00971F27"/>
    <w:rsid w:val="00973A0C"/>
    <w:rsid w:val="00974210"/>
    <w:rsid w:val="00975011"/>
    <w:rsid w:val="00975C1E"/>
    <w:rsid w:val="009764CF"/>
    <w:rsid w:val="00976522"/>
    <w:rsid w:val="009767B3"/>
    <w:rsid w:val="00977837"/>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E3"/>
    <w:rsid w:val="00994586"/>
    <w:rsid w:val="00996138"/>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5E8E"/>
    <w:rsid w:val="009E6D3E"/>
    <w:rsid w:val="009E6EBD"/>
    <w:rsid w:val="009E6EE3"/>
    <w:rsid w:val="009E6F30"/>
    <w:rsid w:val="009E7145"/>
    <w:rsid w:val="009E7220"/>
    <w:rsid w:val="009E79D2"/>
    <w:rsid w:val="009F0313"/>
    <w:rsid w:val="009F0601"/>
    <w:rsid w:val="009F0829"/>
    <w:rsid w:val="009F0A00"/>
    <w:rsid w:val="009F2164"/>
    <w:rsid w:val="009F2F00"/>
    <w:rsid w:val="009F35F5"/>
    <w:rsid w:val="009F3A11"/>
    <w:rsid w:val="009F3DFB"/>
    <w:rsid w:val="009F4C4B"/>
    <w:rsid w:val="009F537D"/>
    <w:rsid w:val="009F60D3"/>
    <w:rsid w:val="009F7EE8"/>
    <w:rsid w:val="00A0053B"/>
    <w:rsid w:val="00A02248"/>
    <w:rsid w:val="00A0231B"/>
    <w:rsid w:val="00A02FAB"/>
    <w:rsid w:val="00A04513"/>
    <w:rsid w:val="00A0488E"/>
    <w:rsid w:val="00A0498C"/>
    <w:rsid w:val="00A052E1"/>
    <w:rsid w:val="00A0585C"/>
    <w:rsid w:val="00A06DEB"/>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6E"/>
    <w:rsid w:val="00A45EBA"/>
    <w:rsid w:val="00A461AC"/>
    <w:rsid w:val="00A46CB2"/>
    <w:rsid w:val="00A4715F"/>
    <w:rsid w:val="00A47C2F"/>
    <w:rsid w:val="00A47E1C"/>
    <w:rsid w:val="00A50483"/>
    <w:rsid w:val="00A508A1"/>
    <w:rsid w:val="00A508AB"/>
    <w:rsid w:val="00A51120"/>
    <w:rsid w:val="00A51879"/>
    <w:rsid w:val="00A5211E"/>
    <w:rsid w:val="00A5213E"/>
    <w:rsid w:val="00A52287"/>
    <w:rsid w:val="00A52CA9"/>
    <w:rsid w:val="00A52D2D"/>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6B"/>
    <w:rsid w:val="00A6597F"/>
    <w:rsid w:val="00A666E5"/>
    <w:rsid w:val="00A67D0B"/>
    <w:rsid w:val="00A70F44"/>
    <w:rsid w:val="00A71271"/>
    <w:rsid w:val="00A71557"/>
    <w:rsid w:val="00A71C90"/>
    <w:rsid w:val="00A71EEE"/>
    <w:rsid w:val="00A7239B"/>
    <w:rsid w:val="00A7272E"/>
    <w:rsid w:val="00A72840"/>
    <w:rsid w:val="00A72A23"/>
    <w:rsid w:val="00A72B7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41BC"/>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C6A"/>
    <w:rsid w:val="00AB5C71"/>
    <w:rsid w:val="00AB6BB5"/>
    <w:rsid w:val="00AB756C"/>
    <w:rsid w:val="00AB772C"/>
    <w:rsid w:val="00AC10A9"/>
    <w:rsid w:val="00AC1FE3"/>
    <w:rsid w:val="00AC26A7"/>
    <w:rsid w:val="00AC299E"/>
    <w:rsid w:val="00AC30FE"/>
    <w:rsid w:val="00AC58AC"/>
    <w:rsid w:val="00AC5DA4"/>
    <w:rsid w:val="00AC619E"/>
    <w:rsid w:val="00AC653C"/>
    <w:rsid w:val="00AC6EC3"/>
    <w:rsid w:val="00AC70E3"/>
    <w:rsid w:val="00AD00BF"/>
    <w:rsid w:val="00AD2016"/>
    <w:rsid w:val="00AD4CFD"/>
    <w:rsid w:val="00AD5458"/>
    <w:rsid w:val="00AD5524"/>
    <w:rsid w:val="00AD5C68"/>
    <w:rsid w:val="00AD64E4"/>
    <w:rsid w:val="00AD683F"/>
    <w:rsid w:val="00AD6A55"/>
    <w:rsid w:val="00AD6AD4"/>
    <w:rsid w:val="00AD7DA9"/>
    <w:rsid w:val="00AE11C9"/>
    <w:rsid w:val="00AE2661"/>
    <w:rsid w:val="00AE2AF8"/>
    <w:rsid w:val="00AE3E59"/>
    <w:rsid w:val="00AE3EC5"/>
    <w:rsid w:val="00AE4966"/>
    <w:rsid w:val="00AE4D80"/>
    <w:rsid w:val="00AE6932"/>
    <w:rsid w:val="00AE75D0"/>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C5A"/>
    <w:rsid w:val="00B23634"/>
    <w:rsid w:val="00B23A23"/>
    <w:rsid w:val="00B23B61"/>
    <w:rsid w:val="00B247FC"/>
    <w:rsid w:val="00B2488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B2B"/>
    <w:rsid w:val="00B62314"/>
    <w:rsid w:val="00B62807"/>
    <w:rsid w:val="00B63D6F"/>
    <w:rsid w:val="00B64676"/>
    <w:rsid w:val="00B64C8A"/>
    <w:rsid w:val="00B65753"/>
    <w:rsid w:val="00B658A9"/>
    <w:rsid w:val="00B664D5"/>
    <w:rsid w:val="00B67181"/>
    <w:rsid w:val="00B67578"/>
    <w:rsid w:val="00B67D0D"/>
    <w:rsid w:val="00B734A5"/>
    <w:rsid w:val="00B742F9"/>
    <w:rsid w:val="00B744AF"/>
    <w:rsid w:val="00B75211"/>
    <w:rsid w:val="00B75A98"/>
    <w:rsid w:val="00B76137"/>
    <w:rsid w:val="00B7642B"/>
    <w:rsid w:val="00B76D44"/>
    <w:rsid w:val="00B76F2F"/>
    <w:rsid w:val="00B822C4"/>
    <w:rsid w:val="00B82363"/>
    <w:rsid w:val="00B82772"/>
    <w:rsid w:val="00B834F1"/>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8A9"/>
    <w:rsid w:val="00B96F66"/>
    <w:rsid w:val="00BA0346"/>
    <w:rsid w:val="00BA0699"/>
    <w:rsid w:val="00BA0F77"/>
    <w:rsid w:val="00BA1B16"/>
    <w:rsid w:val="00BA25D5"/>
    <w:rsid w:val="00BA4651"/>
    <w:rsid w:val="00BA4EAB"/>
    <w:rsid w:val="00BA556D"/>
    <w:rsid w:val="00BA58E0"/>
    <w:rsid w:val="00BA596C"/>
    <w:rsid w:val="00BA5ACA"/>
    <w:rsid w:val="00BA6367"/>
    <w:rsid w:val="00BA6E5F"/>
    <w:rsid w:val="00BA6E6F"/>
    <w:rsid w:val="00BA7646"/>
    <w:rsid w:val="00BA7E48"/>
    <w:rsid w:val="00BB1ED1"/>
    <w:rsid w:val="00BB56BD"/>
    <w:rsid w:val="00BB6D28"/>
    <w:rsid w:val="00BB7067"/>
    <w:rsid w:val="00BB71A2"/>
    <w:rsid w:val="00BC05B4"/>
    <w:rsid w:val="00BC0D2C"/>
    <w:rsid w:val="00BC1D63"/>
    <w:rsid w:val="00BC227B"/>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2630"/>
    <w:rsid w:val="00BD26B2"/>
    <w:rsid w:val="00BD2A38"/>
    <w:rsid w:val="00BD30B2"/>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7CD"/>
    <w:rsid w:val="00C00522"/>
    <w:rsid w:val="00C008CF"/>
    <w:rsid w:val="00C009B3"/>
    <w:rsid w:val="00C015D2"/>
    <w:rsid w:val="00C015E5"/>
    <w:rsid w:val="00C021E1"/>
    <w:rsid w:val="00C02748"/>
    <w:rsid w:val="00C02AEA"/>
    <w:rsid w:val="00C03903"/>
    <w:rsid w:val="00C040F8"/>
    <w:rsid w:val="00C04A5C"/>
    <w:rsid w:val="00C04C70"/>
    <w:rsid w:val="00C058B8"/>
    <w:rsid w:val="00C05922"/>
    <w:rsid w:val="00C062C0"/>
    <w:rsid w:val="00C06572"/>
    <w:rsid w:val="00C0665D"/>
    <w:rsid w:val="00C06FCB"/>
    <w:rsid w:val="00C07058"/>
    <w:rsid w:val="00C075A8"/>
    <w:rsid w:val="00C07E4D"/>
    <w:rsid w:val="00C1056E"/>
    <w:rsid w:val="00C10D6C"/>
    <w:rsid w:val="00C11763"/>
    <w:rsid w:val="00C117FA"/>
    <w:rsid w:val="00C123E7"/>
    <w:rsid w:val="00C13B02"/>
    <w:rsid w:val="00C1507A"/>
    <w:rsid w:val="00C15AC1"/>
    <w:rsid w:val="00C15D5B"/>
    <w:rsid w:val="00C16831"/>
    <w:rsid w:val="00C20053"/>
    <w:rsid w:val="00C22D0E"/>
    <w:rsid w:val="00C2398C"/>
    <w:rsid w:val="00C25617"/>
    <w:rsid w:val="00C25BFB"/>
    <w:rsid w:val="00C27936"/>
    <w:rsid w:val="00C30005"/>
    <w:rsid w:val="00C304F8"/>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D80"/>
    <w:rsid w:val="00C50275"/>
    <w:rsid w:val="00C50B6D"/>
    <w:rsid w:val="00C539EB"/>
    <w:rsid w:val="00C54466"/>
    <w:rsid w:val="00C547E3"/>
    <w:rsid w:val="00C54A57"/>
    <w:rsid w:val="00C562A8"/>
    <w:rsid w:val="00C56A8E"/>
    <w:rsid w:val="00C56BF8"/>
    <w:rsid w:val="00C56E8B"/>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1903"/>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2379"/>
    <w:rsid w:val="00C82742"/>
    <w:rsid w:val="00C83168"/>
    <w:rsid w:val="00C83334"/>
    <w:rsid w:val="00C83BEF"/>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5A71"/>
    <w:rsid w:val="00C95ABA"/>
    <w:rsid w:val="00C96C97"/>
    <w:rsid w:val="00C97528"/>
    <w:rsid w:val="00C97856"/>
    <w:rsid w:val="00CA29A5"/>
    <w:rsid w:val="00CA2BC1"/>
    <w:rsid w:val="00CA2FCC"/>
    <w:rsid w:val="00CA31B9"/>
    <w:rsid w:val="00CA4157"/>
    <w:rsid w:val="00CA43AF"/>
    <w:rsid w:val="00CA4E1D"/>
    <w:rsid w:val="00CA5A7F"/>
    <w:rsid w:val="00CA5C59"/>
    <w:rsid w:val="00CA636A"/>
    <w:rsid w:val="00CA6A5B"/>
    <w:rsid w:val="00CA713E"/>
    <w:rsid w:val="00CB0535"/>
    <w:rsid w:val="00CB134A"/>
    <w:rsid w:val="00CB16D3"/>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51"/>
    <w:rsid w:val="00CC57E8"/>
    <w:rsid w:val="00CC57EA"/>
    <w:rsid w:val="00CC6093"/>
    <w:rsid w:val="00CC6B7B"/>
    <w:rsid w:val="00CC6EF0"/>
    <w:rsid w:val="00CC7264"/>
    <w:rsid w:val="00CD0A28"/>
    <w:rsid w:val="00CD0A72"/>
    <w:rsid w:val="00CD12CE"/>
    <w:rsid w:val="00CD1F4E"/>
    <w:rsid w:val="00CD2BCE"/>
    <w:rsid w:val="00CD5102"/>
    <w:rsid w:val="00CD5483"/>
    <w:rsid w:val="00CD5552"/>
    <w:rsid w:val="00CD59A1"/>
    <w:rsid w:val="00CD6697"/>
    <w:rsid w:val="00CD79F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3E3"/>
    <w:rsid w:val="00D038DA"/>
    <w:rsid w:val="00D03B63"/>
    <w:rsid w:val="00D04D83"/>
    <w:rsid w:val="00D06C8C"/>
    <w:rsid w:val="00D0759B"/>
    <w:rsid w:val="00D10888"/>
    <w:rsid w:val="00D10A99"/>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86"/>
    <w:rsid w:val="00D30A5C"/>
    <w:rsid w:val="00D31728"/>
    <w:rsid w:val="00D31CEB"/>
    <w:rsid w:val="00D335AD"/>
    <w:rsid w:val="00D33E5A"/>
    <w:rsid w:val="00D33E99"/>
    <w:rsid w:val="00D342FE"/>
    <w:rsid w:val="00D34F72"/>
    <w:rsid w:val="00D357CF"/>
    <w:rsid w:val="00D37345"/>
    <w:rsid w:val="00D37550"/>
    <w:rsid w:val="00D37FF4"/>
    <w:rsid w:val="00D409FF"/>
    <w:rsid w:val="00D40E4C"/>
    <w:rsid w:val="00D430EF"/>
    <w:rsid w:val="00D43C16"/>
    <w:rsid w:val="00D44030"/>
    <w:rsid w:val="00D44EA7"/>
    <w:rsid w:val="00D4544A"/>
    <w:rsid w:val="00D462DB"/>
    <w:rsid w:val="00D463AE"/>
    <w:rsid w:val="00D468CB"/>
    <w:rsid w:val="00D474B7"/>
    <w:rsid w:val="00D47EF9"/>
    <w:rsid w:val="00D50A6B"/>
    <w:rsid w:val="00D50E1A"/>
    <w:rsid w:val="00D5118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B00"/>
    <w:rsid w:val="00D81F48"/>
    <w:rsid w:val="00D82265"/>
    <w:rsid w:val="00D82466"/>
    <w:rsid w:val="00D82A34"/>
    <w:rsid w:val="00D82BAA"/>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064"/>
    <w:rsid w:val="00DB4366"/>
    <w:rsid w:val="00DB4F70"/>
    <w:rsid w:val="00DB704E"/>
    <w:rsid w:val="00DC013A"/>
    <w:rsid w:val="00DC0A46"/>
    <w:rsid w:val="00DC1D17"/>
    <w:rsid w:val="00DC3210"/>
    <w:rsid w:val="00DC32AC"/>
    <w:rsid w:val="00DC4FEB"/>
    <w:rsid w:val="00DC5ABF"/>
    <w:rsid w:val="00DC6027"/>
    <w:rsid w:val="00DC6D9D"/>
    <w:rsid w:val="00DC6DF9"/>
    <w:rsid w:val="00DC6EBB"/>
    <w:rsid w:val="00DC7016"/>
    <w:rsid w:val="00DC7863"/>
    <w:rsid w:val="00DC7F46"/>
    <w:rsid w:val="00DD0ED9"/>
    <w:rsid w:val="00DD40C0"/>
    <w:rsid w:val="00DD5B8E"/>
    <w:rsid w:val="00DD5CEC"/>
    <w:rsid w:val="00DD5D0D"/>
    <w:rsid w:val="00DD72C1"/>
    <w:rsid w:val="00DE04AE"/>
    <w:rsid w:val="00DE136B"/>
    <w:rsid w:val="00DE29F2"/>
    <w:rsid w:val="00DE3158"/>
    <w:rsid w:val="00DE3CAE"/>
    <w:rsid w:val="00DE416F"/>
    <w:rsid w:val="00DE47FC"/>
    <w:rsid w:val="00DE48AC"/>
    <w:rsid w:val="00DE496B"/>
    <w:rsid w:val="00DE59B2"/>
    <w:rsid w:val="00DE74A9"/>
    <w:rsid w:val="00DE7D2A"/>
    <w:rsid w:val="00DE7DB6"/>
    <w:rsid w:val="00DF028B"/>
    <w:rsid w:val="00DF114B"/>
    <w:rsid w:val="00DF12E5"/>
    <w:rsid w:val="00DF2438"/>
    <w:rsid w:val="00DF3201"/>
    <w:rsid w:val="00DF4C9D"/>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A68"/>
    <w:rsid w:val="00E12F5E"/>
    <w:rsid w:val="00E14318"/>
    <w:rsid w:val="00E1619B"/>
    <w:rsid w:val="00E20164"/>
    <w:rsid w:val="00E205F7"/>
    <w:rsid w:val="00E2242E"/>
    <w:rsid w:val="00E22542"/>
    <w:rsid w:val="00E23483"/>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222A"/>
    <w:rsid w:val="00E42763"/>
    <w:rsid w:val="00E42FBC"/>
    <w:rsid w:val="00E432D0"/>
    <w:rsid w:val="00E43507"/>
    <w:rsid w:val="00E442B5"/>
    <w:rsid w:val="00E44AA7"/>
    <w:rsid w:val="00E44FA0"/>
    <w:rsid w:val="00E45837"/>
    <w:rsid w:val="00E45E9F"/>
    <w:rsid w:val="00E50085"/>
    <w:rsid w:val="00E50DE9"/>
    <w:rsid w:val="00E51627"/>
    <w:rsid w:val="00E51FE2"/>
    <w:rsid w:val="00E52388"/>
    <w:rsid w:val="00E524B6"/>
    <w:rsid w:val="00E524CE"/>
    <w:rsid w:val="00E531FC"/>
    <w:rsid w:val="00E5343D"/>
    <w:rsid w:val="00E53441"/>
    <w:rsid w:val="00E53A55"/>
    <w:rsid w:val="00E5503C"/>
    <w:rsid w:val="00E55193"/>
    <w:rsid w:val="00E56B8E"/>
    <w:rsid w:val="00E56E89"/>
    <w:rsid w:val="00E606C2"/>
    <w:rsid w:val="00E60848"/>
    <w:rsid w:val="00E611A6"/>
    <w:rsid w:val="00E614E3"/>
    <w:rsid w:val="00E61B15"/>
    <w:rsid w:val="00E62D84"/>
    <w:rsid w:val="00E630A6"/>
    <w:rsid w:val="00E63A49"/>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6266"/>
    <w:rsid w:val="00E9726B"/>
    <w:rsid w:val="00E97640"/>
    <w:rsid w:val="00EA0066"/>
    <w:rsid w:val="00EA06C0"/>
    <w:rsid w:val="00EA1032"/>
    <w:rsid w:val="00EA1D80"/>
    <w:rsid w:val="00EA2DC4"/>
    <w:rsid w:val="00EA41F3"/>
    <w:rsid w:val="00EA4EA9"/>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B3"/>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BDA"/>
    <w:rsid w:val="00EF0C75"/>
    <w:rsid w:val="00EF0E92"/>
    <w:rsid w:val="00EF1410"/>
    <w:rsid w:val="00EF190B"/>
    <w:rsid w:val="00EF1C90"/>
    <w:rsid w:val="00EF1CA6"/>
    <w:rsid w:val="00EF2BE2"/>
    <w:rsid w:val="00EF2C77"/>
    <w:rsid w:val="00EF375E"/>
    <w:rsid w:val="00EF4A84"/>
    <w:rsid w:val="00EF4C09"/>
    <w:rsid w:val="00EF4D14"/>
    <w:rsid w:val="00EF592D"/>
    <w:rsid w:val="00EF5A3F"/>
    <w:rsid w:val="00EF5CAD"/>
    <w:rsid w:val="00EF63F8"/>
    <w:rsid w:val="00EF6BA7"/>
    <w:rsid w:val="00EF6E42"/>
    <w:rsid w:val="00EF6F6D"/>
    <w:rsid w:val="00EF7A79"/>
    <w:rsid w:val="00F00F38"/>
    <w:rsid w:val="00F01077"/>
    <w:rsid w:val="00F01313"/>
    <w:rsid w:val="00F01752"/>
    <w:rsid w:val="00F01E09"/>
    <w:rsid w:val="00F02CC0"/>
    <w:rsid w:val="00F03678"/>
    <w:rsid w:val="00F03B4C"/>
    <w:rsid w:val="00F03DE8"/>
    <w:rsid w:val="00F03ED3"/>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4F37"/>
    <w:rsid w:val="00F552EC"/>
    <w:rsid w:val="00F5547A"/>
    <w:rsid w:val="00F56B73"/>
    <w:rsid w:val="00F573E1"/>
    <w:rsid w:val="00F611A2"/>
    <w:rsid w:val="00F613A2"/>
    <w:rsid w:val="00F61DDA"/>
    <w:rsid w:val="00F639F6"/>
    <w:rsid w:val="00F63F14"/>
    <w:rsid w:val="00F642CC"/>
    <w:rsid w:val="00F646BC"/>
    <w:rsid w:val="00F64A33"/>
    <w:rsid w:val="00F651F1"/>
    <w:rsid w:val="00F66B69"/>
    <w:rsid w:val="00F66F1E"/>
    <w:rsid w:val="00F70365"/>
    <w:rsid w:val="00F70866"/>
    <w:rsid w:val="00F70D06"/>
    <w:rsid w:val="00F71111"/>
    <w:rsid w:val="00F71724"/>
    <w:rsid w:val="00F71A2F"/>
    <w:rsid w:val="00F7201D"/>
    <w:rsid w:val="00F720F5"/>
    <w:rsid w:val="00F724DA"/>
    <w:rsid w:val="00F73F2F"/>
    <w:rsid w:val="00F742F3"/>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902CE"/>
    <w:rsid w:val="00F91980"/>
    <w:rsid w:val="00F92498"/>
    <w:rsid w:val="00F93979"/>
    <w:rsid w:val="00F93AD5"/>
    <w:rsid w:val="00F93E2F"/>
    <w:rsid w:val="00F948D3"/>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6441"/>
    <w:rsid w:val="00FA67F5"/>
    <w:rsid w:val="00FA6B53"/>
    <w:rsid w:val="00FA734B"/>
    <w:rsid w:val="00FA73A6"/>
    <w:rsid w:val="00FA7C4C"/>
    <w:rsid w:val="00FA7D50"/>
    <w:rsid w:val="00FB00C7"/>
    <w:rsid w:val="00FB29DF"/>
    <w:rsid w:val="00FB4F0E"/>
    <w:rsid w:val="00FB5299"/>
    <w:rsid w:val="00FB5ADE"/>
    <w:rsid w:val="00FB5BF0"/>
    <w:rsid w:val="00FB63E5"/>
    <w:rsid w:val="00FB6567"/>
    <w:rsid w:val="00FB7DBD"/>
    <w:rsid w:val="00FC09DD"/>
    <w:rsid w:val="00FC14F3"/>
    <w:rsid w:val="00FC2774"/>
    <w:rsid w:val="00FC336A"/>
    <w:rsid w:val="00FC3BFE"/>
    <w:rsid w:val="00FC400F"/>
    <w:rsid w:val="00FC436C"/>
    <w:rsid w:val="00FC55FE"/>
    <w:rsid w:val="00FC5E32"/>
    <w:rsid w:val="00FC5EEF"/>
    <w:rsid w:val="00FC6655"/>
    <w:rsid w:val="00FC688D"/>
    <w:rsid w:val="00FC6F88"/>
    <w:rsid w:val="00FC7097"/>
    <w:rsid w:val="00FC72CD"/>
    <w:rsid w:val="00FD002C"/>
    <w:rsid w:val="00FD0553"/>
    <w:rsid w:val="00FD0782"/>
    <w:rsid w:val="00FD1326"/>
    <w:rsid w:val="00FD1CA2"/>
    <w:rsid w:val="00FD1D00"/>
    <w:rsid w:val="00FD1E61"/>
    <w:rsid w:val="00FD218A"/>
    <w:rsid w:val="00FD2418"/>
    <w:rsid w:val="00FD258A"/>
    <w:rsid w:val="00FD36DD"/>
    <w:rsid w:val="00FD47F5"/>
    <w:rsid w:val="00FD53A0"/>
    <w:rsid w:val="00FD5B62"/>
    <w:rsid w:val="00FD5BF4"/>
    <w:rsid w:val="00FD5C6E"/>
    <w:rsid w:val="00FD62A9"/>
    <w:rsid w:val="00FD66BD"/>
    <w:rsid w:val="00FD6AFD"/>
    <w:rsid w:val="00FD701E"/>
    <w:rsid w:val="00FD7470"/>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1E73"/>
    <w:rsid w:val="00FF1F06"/>
    <w:rsid w:val="00FF2776"/>
    <w:rsid w:val="00FF2A89"/>
    <w:rsid w:val="00FF3234"/>
    <w:rsid w:val="00FF3A16"/>
    <w:rsid w:val="00FF5786"/>
    <w:rsid w:val="00FF58CD"/>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comments" Target="comments.xml"/><Relationship Id="rId41" Type="http://schemas.openxmlformats.org/officeDocument/2006/relationships/image" Target="media/image32.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header" Target="header1.xml"/><Relationship Id="rId60" Type="http://schemas.microsoft.com/office/2011/relationships/commentsExtended" Target="commentsExtended.xml"/><Relationship Id="rId73" Type="http://schemas.microsoft.com/office/2011/relationships/people" Target="people.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24BC6C-9381-4533-B14C-3F98821CE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02</Pages>
  <Words>149401</Words>
  <Characters>851590</Characters>
  <Application>Microsoft Office Word</Application>
  <DocSecurity>0</DocSecurity>
  <Lines>7096</Lines>
  <Paragraphs>1997</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989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dung</cp:lastModifiedBy>
  <cp:revision>63</cp:revision>
  <cp:lastPrinted>2017-10-13T09:21:00Z</cp:lastPrinted>
  <dcterms:created xsi:type="dcterms:W3CDTF">2018-01-26T09:54:00Z</dcterms:created>
  <dcterms:modified xsi:type="dcterms:W3CDTF">2018-01-26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